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5DEB5F" w14:textId="79779055" w:rsidR="00AF0F2B" w:rsidRDefault="00BF1936" w:rsidP="00BF1936">
      <w:pPr>
        <w:pStyle w:val="Title"/>
      </w:pPr>
      <w:r w:rsidRPr="00D309D9">
        <w:t>How many nurs</w:t>
      </w:r>
      <w:r>
        <w:t xml:space="preserve">es </w:t>
      </w:r>
      <w:r w:rsidRPr="00D309D9">
        <w:t xml:space="preserve">do we need? </w:t>
      </w:r>
      <w:r w:rsidRPr="00BF1936">
        <w:t xml:space="preserve">A review and </w:t>
      </w:r>
      <w:bookmarkStart w:id="0" w:name="_GoBack"/>
      <w:bookmarkEnd w:id="0"/>
      <w:r w:rsidRPr="00BF1936">
        <w:t xml:space="preserve">discussion of </w:t>
      </w:r>
      <w:r>
        <w:t>o</w:t>
      </w:r>
      <w:r w:rsidRPr="00BF1936">
        <w:t xml:space="preserve">perational </w:t>
      </w:r>
      <w:r>
        <w:t>r</w:t>
      </w:r>
      <w:r w:rsidRPr="00BF1936">
        <w:t>esearch techniques</w:t>
      </w:r>
      <w:r>
        <w:t xml:space="preserve"> applied to nurse staffing</w:t>
      </w:r>
    </w:p>
    <w:p w14:paraId="22224312" w14:textId="77777777" w:rsidR="00487058" w:rsidRDefault="00487058" w:rsidP="00915AB0">
      <w:pPr>
        <w:pStyle w:val="Heading1"/>
        <w:spacing w:line="480" w:lineRule="auto"/>
      </w:pPr>
      <w:r>
        <w:t>Abstract</w:t>
      </w:r>
    </w:p>
    <w:p w14:paraId="537996D3" w14:textId="5C121C8F" w:rsidR="006F0ECF" w:rsidRPr="006F0ECF" w:rsidRDefault="00925F82" w:rsidP="00F23FD5">
      <w:pPr>
        <w:spacing w:line="240" w:lineRule="auto"/>
      </w:pPr>
      <w:r>
        <w:t>D</w:t>
      </w:r>
      <w:r w:rsidRPr="006F0ECF">
        <w:t xml:space="preserve">espite a long history of </w:t>
      </w:r>
      <w:r w:rsidR="00A66779">
        <w:t>health services research</w:t>
      </w:r>
      <w:r w:rsidR="00FB04B0">
        <w:t xml:space="preserve"> </w:t>
      </w:r>
      <w:r w:rsidR="007A4D15">
        <w:t>that</w:t>
      </w:r>
      <w:r w:rsidR="00A66779">
        <w:t xml:space="preserve"> indicates that having </w:t>
      </w:r>
      <w:r w:rsidR="0064450A">
        <w:t>sufficient nursing staff on hospital wards is critical for patient safety</w:t>
      </w:r>
      <w:r w:rsidR="00EA3AAE">
        <w:t>,</w:t>
      </w:r>
      <w:r>
        <w:t xml:space="preserve"> and sustained interest in</w:t>
      </w:r>
      <w:r w:rsidR="00FC2102">
        <w:t xml:space="preserve"> nurse staffing methods</w:t>
      </w:r>
      <w:r w:rsidR="00EA3AAE">
        <w:t>,</w:t>
      </w:r>
      <w:r w:rsidR="00A66779">
        <w:t xml:space="preserve"> </w:t>
      </w:r>
      <w:r>
        <w:t xml:space="preserve">there is </w:t>
      </w:r>
      <w:r w:rsidR="006F0ECF" w:rsidRPr="006F0ECF">
        <w:t>a lack of agreement on</w:t>
      </w:r>
      <w:r>
        <w:t xml:space="preserve"> </w:t>
      </w:r>
      <w:r w:rsidR="00FC2102">
        <w:t>how to</w:t>
      </w:r>
      <w:r w:rsidR="0064450A">
        <w:t xml:space="preserve"> determin</w:t>
      </w:r>
      <w:r w:rsidR="00FC2102">
        <w:t>e</w:t>
      </w:r>
      <w:r>
        <w:t xml:space="preserve"> safe staffing </w:t>
      </w:r>
      <w:r w:rsidR="0064450A">
        <w:t xml:space="preserve">levels. </w:t>
      </w:r>
      <w:r w:rsidR="00F71D85" w:rsidRPr="00F105B6">
        <w:rPr>
          <w:highlight w:val="yellow"/>
        </w:rPr>
        <w:t xml:space="preserve">For an alternative viewpoint, we look to a </w:t>
      </w:r>
      <w:r w:rsidR="00F105B6" w:rsidRPr="00F105B6">
        <w:rPr>
          <w:highlight w:val="yellow"/>
        </w:rPr>
        <w:t>separate</w:t>
      </w:r>
      <w:r w:rsidR="00F71D85" w:rsidRPr="00F105B6">
        <w:rPr>
          <w:highlight w:val="yellow"/>
        </w:rPr>
        <w:t xml:space="preserve"> body of literature that </w:t>
      </w:r>
      <w:r w:rsidR="00F105B6" w:rsidRPr="00F105B6">
        <w:rPr>
          <w:highlight w:val="yellow"/>
        </w:rPr>
        <w:t>makes use of</w:t>
      </w:r>
      <w:r w:rsidR="00F71D85" w:rsidRPr="00F105B6">
        <w:rPr>
          <w:highlight w:val="yellow"/>
        </w:rPr>
        <w:t xml:space="preserve"> operational research techniques </w:t>
      </w:r>
      <w:r w:rsidR="00F105B6" w:rsidRPr="00F105B6">
        <w:rPr>
          <w:highlight w:val="yellow"/>
        </w:rPr>
        <w:t>for planning nurse staffing.</w:t>
      </w:r>
      <w:r w:rsidR="00F105B6">
        <w:rPr>
          <w:highlight w:val="yellow"/>
        </w:rPr>
        <w:t xml:space="preserve"> </w:t>
      </w:r>
      <w:r w:rsidR="00F71D85" w:rsidRPr="00F71D85">
        <w:rPr>
          <w:highlight w:val="yellow"/>
        </w:rPr>
        <w:t>Our goal is to provide examples of the use of operational research approaches applied to nurse staffing, and to discuss what they might add to traditional methods.</w:t>
      </w:r>
    </w:p>
    <w:p w14:paraId="776ECC65" w14:textId="221DF094" w:rsidR="00E173FE" w:rsidRDefault="00F13F7E" w:rsidP="00F23FD5">
      <w:pPr>
        <w:spacing w:line="240" w:lineRule="auto"/>
      </w:pPr>
      <w:r>
        <w:t>The paper begins with a</w:t>
      </w:r>
      <w:r w:rsidR="00E173FE">
        <w:t xml:space="preserve"> summary of traditional approaches to nurse staffing </w:t>
      </w:r>
      <w:r w:rsidR="00FB04B0">
        <w:t>and their limitations</w:t>
      </w:r>
      <w:r>
        <w:t>.</w:t>
      </w:r>
      <w:r w:rsidR="00E173FE">
        <w:t xml:space="preserve"> We explain some key </w:t>
      </w:r>
      <w:r w:rsidR="00DF49FA">
        <w:t>o</w:t>
      </w:r>
      <w:r w:rsidR="00DF49FA" w:rsidRPr="006F0ECF">
        <w:t xml:space="preserve">perational </w:t>
      </w:r>
      <w:r w:rsidR="00DF49FA">
        <w:t>r</w:t>
      </w:r>
      <w:r w:rsidR="00DF49FA" w:rsidRPr="006F0ECF">
        <w:t>esearch</w:t>
      </w:r>
      <w:r w:rsidR="00DF49FA">
        <w:t xml:space="preserve"> </w:t>
      </w:r>
      <w:r w:rsidR="00E173FE">
        <w:t xml:space="preserve">techniques and how they are relevant to different nurse staffing problems, </w:t>
      </w:r>
      <w:r w:rsidR="00FB04B0">
        <w:t xml:space="preserve">based on </w:t>
      </w:r>
      <w:r w:rsidR="00E173FE">
        <w:t xml:space="preserve">examples from the </w:t>
      </w:r>
      <w:r w:rsidR="00DF49FA">
        <w:t>o</w:t>
      </w:r>
      <w:r w:rsidR="00DF49FA" w:rsidRPr="006F0ECF">
        <w:t xml:space="preserve">perational </w:t>
      </w:r>
      <w:r w:rsidR="00DF49FA">
        <w:t>r</w:t>
      </w:r>
      <w:r w:rsidR="00DF49FA" w:rsidRPr="006F0ECF">
        <w:t>esearch</w:t>
      </w:r>
      <w:r w:rsidR="00E173FE">
        <w:t xml:space="preserve"> literature. We </w:t>
      </w:r>
      <w:r>
        <w:t>identify</w:t>
      </w:r>
      <w:r w:rsidR="00E173FE">
        <w:t xml:space="preserve"> three key contributions </w:t>
      </w:r>
      <w:r w:rsidR="00FB04B0">
        <w:t>of</w:t>
      </w:r>
      <w:r w:rsidR="00E173FE">
        <w:t xml:space="preserve"> </w:t>
      </w:r>
      <w:r w:rsidR="00DF49FA">
        <w:t>o</w:t>
      </w:r>
      <w:r w:rsidR="00DF49FA" w:rsidRPr="006F0ECF">
        <w:t xml:space="preserve">perational </w:t>
      </w:r>
      <w:r w:rsidR="00DF49FA">
        <w:t>r</w:t>
      </w:r>
      <w:r w:rsidR="00DF49FA" w:rsidRPr="006F0ECF">
        <w:t>esearch</w:t>
      </w:r>
      <w:r w:rsidR="00E173FE">
        <w:t xml:space="preserve"> techniques</w:t>
      </w:r>
      <w:r w:rsidR="00FB04B0">
        <w:t xml:space="preserve"> to these problems</w:t>
      </w:r>
      <w:r w:rsidR="00E173FE">
        <w:t xml:space="preserve">: </w:t>
      </w:r>
      <w:r w:rsidR="00FB04B0">
        <w:t>“</w:t>
      </w:r>
      <w:r w:rsidR="00E173FE">
        <w:t>problem structuring</w:t>
      </w:r>
      <w:r w:rsidR="00FB04B0">
        <w:t>”</w:t>
      </w:r>
      <w:r w:rsidR="00E173FE">
        <w:t>, handling complexity and numerical experimentation.</w:t>
      </w:r>
    </w:p>
    <w:p w14:paraId="0567D7DF" w14:textId="35E8C332" w:rsidR="005F1793" w:rsidRDefault="00964E23" w:rsidP="00F23FD5">
      <w:pPr>
        <w:spacing w:line="240" w:lineRule="auto"/>
      </w:pPr>
      <w:r>
        <w:t>We conclude that</w:t>
      </w:r>
      <w:r w:rsidR="00F13F7E" w:rsidRPr="00F13F7E">
        <w:t xml:space="preserve"> decision-making about nurse staffing could be enhanced if </w:t>
      </w:r>
      <w:r w:rsidR="00DF49FA">
        <w:t>o</w:t>
      </w:r>
      <w:r w:rsidR="00DF49FA" w:rsidRPr="006F0ECF">
        <w:t xml:space="preserve">perational </w:t>
      </w:r>
      <w:r w:rsidR="00DF49FA">
        <w:t>r</w:t>
      </w:r>
      <w:r w:rsidR="00DF49FA" w:rsidRPr="006F0ECF">
        <w:t>esearch</w:t>
      </w:r>
      <w:r w:rsidR="00DF49FA" w:rsidRPr="00F13F7E" w:rsidDel="00DF49FA">
        <w:t xml:space="preserve"> </w:t>
      </w:r>
      <w:r w:rsidR="00F13F7E" w:rsidRPr="00F13F7E">
        <w:t>techniques were brought in to mainstream nurse staffing research.</w:t>
      </w:r>
      <w:r w:rsidR="00F13F7E">
        <w:t xml:space="preserve"> </w:t>
      </w:r>
      <w:r w:rsidR="00FB04B0">
        <w:t xml:space="preserve">There are </w:t>
      </w:r>
      <w:r w:rsidR="00F13F7E">
        <w:t xml:space="preserve">also </w:t>
      </w:r>
      <w:r w:rsidR="00FB04B0">
        <w:t>opportunities for f</w:t>
      </w:r>
      <w:r w:rsidR="006F0ECF" w:rsidRPr="006F0ECF">
        <w:t xml:space="preserve">urther research </w:t>
      </w:r>
      <w:r w:rsidR="00FB04B0">
        <w:t>on</w:t>
      </w:r>
      <w:r w:rsidR="00E44680">
        <w:t xml:space="preserve"> </w:t>
      </w:r>
      <w:r w:rsidR="00FB04B0">
        <w:t>a range of nurse staff planning aspects</w:t>
      </w:r>
      <w:r w:rsidR="006F0ECF" w:rsidRPr="006F0ECF">
        <w:t>: skill</w:t>
      </w:r>
      <w:r w:rsidR="004A220D">
        <w:t xml:space="preserve"> </w:t>
      </w:r>
      <w:r w:rsidR="006F0ECF" w:rsidRPr="006F0ECF">
        <w:t>mix, nursing work other than direct patient</w:t>
      </w:r>
      <w:r w:rsidR="008319F5">
        <w:t xml:space="preserve"> care</w:t>
      </w:r>
      <w:r w:rsidR="006F0ECF" w:rsidRPr="006F0ECF">
        <w:t>, quantifying risks</w:t>
      </w:r>
      <w:r w:rsidR="00611122">
        <w:t xml:space="preserve"> and </w:t>
      </w:r>
      <w:r w:rsidR="006F0ECF" w:rsidRPr="006F0ECF">
        <w:t xml:space="preserve">benefits </w:t>
      </w:r>
      <w:r w:rsidR="00F71D85">
        <w:t xml:space="preserve">of </w:t>
      </w:r>
      <w:r w:rsidR="006F0ECF" w:rsidRPr="00161101">
        <w:rPr>
          <w:highlight w:val="yellow"/>
        </w:rPr>
        <w:t>staffing</w:t>
      </w:r>
      <w:r w:rsidR="00161101">
        <w:rPr>
          <w:highlight w:val="yellow"/>
        </w:rPr>
        <w:t xml:space="preserve"> below or above </w:t>
      </w:r>
      <w:r w:rsidR="00161101" w:rsidRPr="00161101">
        <w:rPr>
          <w:highlight w:val="yellow"/>
        </w:rPr>
        <w:t>a target level</w:t>
      </w:r>
      <w:r w:rsidR="006F0ECF" w:rsidRPr="006F0ECF">
        <w:t xml:space="preserve">, and validating staffing methods </w:t>
      </w:r>
      <w:r w:rsidR="00611122">
        <w:t>in a range of hospitals</w:t>
      </w:r>
      <w:r w:rsidR="006F0ECF" w:rsidRPr="006F0ECF">
        <w:t>.</w:t>
      </w:r>
      <w:r w:rsidR="00E44680">
        <w:t xml:space="preserve"> </w:t>
      </w:r>
    </w:p>
    <w:p w14:paraId="0B6B6279" w14:textId="4777B580" w:rsidR="008A6236" w:rsidRDefault="008A6236" w:rsidP="008A6236">
      <w:pPr>
        <w:pStyle w:val="Heading1"/>
      </w:pPr>
      <w:r>
        <w:t>Keywords</w:t>
      </w:r>
    </w:p>
    <w:p w14:paraId="446BC83A" w14:textId="79512607" w:rsidR="003B6304" w:rsidRDefault="003B6304" w:rsidP="007800DB">
      <w:pPr>
        <w:rPr>
          <w:b/>
        </w:rPr>
      </w:pPr>
      <w:r w:rsidRPr="003B6304">
        <w:t>Discussion;</w:t>
      </w:r>
      <w:r>
        <w:t xml:space="preserve"> </w:t>
      </w:r>
      <w:r w:rsidRPr="003B6304">
        <w:t xml:space="preserve">Nursing Staff, Hospital; Operations Research; Personnel Staffing and Scheduling; </w:t>
      </w:r>
      <w:r>
        <w:t>Review</w:t>
      </w:r>
    </w:p>
    <w:p w14:paraId="2C1138AA" w14:textId="08086087" w:rsidR="00185472" w:rsidRDefault="00185472" w:rsidP="003B6304">
      <w:pPr>
        <w:pStyle w:val="Heading1"/>
        <w:spacing w:line="480" w:lineRule="auto"/>
      </w:pPr>
      <w:r>
        <w:t>Contribution of the paper</w:t>
      </w:r>
    </w:p>
    <w:p w14:paraId="71080671" w14:textId="267512FA" w:rsidR="00A50344" w:rsidRDefault="00A50344" w:rsidP="00D309D9">
      <w:pPr>
        <w:pStyle w:val="Heading2"/>
        <w:spacing w:line="480" w:lineRule="auto"/>
      </w:pPr>
      <w:r w:rsidRPr="00A50344">
        <w:t>What is already known about</w:t>
      </w:r>
      <w:r>
        <w:t xml:space="preserve"> the topic?</w:t>
      </w:r>
      <w:r w:rsidRPr="00A50344">
        <w:t xml:space="preserve"> </w:t>
      </w:r>
    </w:p>
    <w:p w14:paraId="0FF5C23E" w14:textId="6F96340E" w:rsidR="00475D96" w:rsidRDefault="00953129" w:rsidP="00F23FD5">
      <w:pPr>
        <w:pStyle w:val="ListParagraph"/>
        <w:numPr>
          <w:ilvl w:val="0"/>
          <w:numId w:val="26"/>
        </w:numPr>
        <w:spacing w:line="240" w:lineRule="auto"/>
      </w:pPr>
      <w:r>
        <w:t>There is a</w:t>
      </w:r>
      <w:r w:rsidRPr="00953129">
        <w:t xml:space="preserve"> long history of tools </w:t>
      </w:r>
      <w:r w:rsidR="00475D96">
        <w:t>for setting nurse staffing levels</w:t>
      </w:r>
      <w:r w:rsidR="00A55CBC">
        <w:t>.</w:t>
      </w:r>
    </w:p>
    <w:p w14:paraId="4B21E48D" w14:textId="7057F02C" w:rsidR="00953129" w:rsidRPr="00732E3A" w:rsidRDefault="00475D96" w:rsidP="00F23FD5">
      <w:pPr>
        <w:pStyle w:val="ListParagraph"/>
        <w:numPr>
          <w:ilvl w:val="0"/>
          <w:numId w:val="26"/>
        </w:numPr>
        <w:spacing w:line="240" w:lineRule="auto"/>
      </w:pPr>
      <w:r>
        <w:t>There is also a</w:t>
      </w:r>
      <w:r w:rsidR="00953129" w:rsidRPr="00953129">
        <w:t xml:space="preserve"> large body of evidence showing the importance of ha</w:t>
      </w:r>
      <w:r>
        <w:t>ving sufficient nursing staff</w:t>
      </w:r>
      <w:r w:rsidR="00A55CBC">
        <w:t>.</w:t>
      </w:r>
    </w:p>
    <w:p w14:paraId="27ACFFCD" w14:textId="19B939FD" w:rsidR="00953129" w:rsidRDefault="00953129" w:rsidP="00F23FD5">
      <w:pPr>
        <w:pStyle w:val="ListParagraph"/>
        <w:numPr>
          <w:ilvl w:val="0"/>
          <w:numId w:val="26"/>
        </w:numPr>
        <w:spacing w:line="240" w:lineRule="auto"/>
      </w:pPr>
      <w:r>
        <w:t>However</w:t>
      </w:r>
      <w:r w:rsidR="007A4D15">
        <w:t>,</w:t>
      </w:r>
      <w:r>
        <w:t xml:space="preserve"> t</w:t>
      </w:r>
      <w:r w:rsidRPr="00953129">
        <w:t>here is still no agreement on how to set sa</w:t>
      </w:r>
      <w:r>
        <w:t>fe staffing levels in practice</w:t>
      </w:r>
      <w:r w:rsidR="00A55CBC">
        <w:t>.</w:t>
      </w:r>
    </w:p>
    <w:p w14:paraId="6B148BAB" w14:textId="3AB9A02C" w:rsidR="00185472" w:rsidRDefault="00A50344" w:rsidP="00D309D9">
      <w:pPr>
        <w:pStyle w:val="Heading2"/>
        <w:spacing w:line="480" w:lineRule="auto"/>
      </w:pPr>
      <w:r>
        <w:t>What this paper adds</w:t>
      </w:r>
    </w:p>
    <w:p w14:paraId="1EA351B7" w14:textId="6CD30676" w:rsidR="00D469F3" w:rsidRPr="00D469F3" w:rsidRDefault="00D469F3" w:rsidP="00D469F3">
      <w:pPr>
        <w:pStyle w:val="ListParagraph"/>
        <w:numPr>
          <w:ilvl w:val="0"/>
          <w:numId w:val="26"/>
        </w:numPr>
        <w:spacing w:line="240" w:lineRule="auto"/>
        <w:rPr>
          <w:highlight w:val="yellow"/>
        </w:rPr>
      </w:pPr>
      <w:r w:rsidRPr="00D469F3">
        <w:rPr>
          <w:highlight w:val="yellow"/>
        </w:rPr>
        <w:t>This paper highlights some key shortcomings of traditional nurse staffing methods: a lack of clarity around what decisions each tool supports and what “optimality” means, ignoring complexity (e.g. skill mix, uncertain workload</w:t>
      </w:r>
      <w:r w:rsidR="00FD6FBD">
        <w:rPr>
          <w:highlight w:val="yellow"/>
        </w:rPr>
        <w:t xml:space="preserve"> and </w:t>
      </w:r>
      <w:r w:rsidRPr="00D469F3">
        <w:rPr>
          <w:highlight w:val="yellow"/>
        </w:rPr>
        <w:t>supply)</w:t>
      </w:r>
      <w:r w:rsidR="00ED2581">
        <w:rPr>
          <w:highlight w:val="yellow"/>
        </w:rPr>
        <w:t>,</w:t>
      </w:r>
      <w:r w:rsidRPr="00D469F3">
        <w:rPr>
          <w:highlight w:val="yellow"/>
        </w:rPr>
        <w:t xml:space="preserve"> and lack of validation</w:t>
      </w:r>
    </w:p>
    <w:p w14:paraId="2A954C59" w14:textId="56D1C602" w:rsidR="007D1F89" w:rsidRDefault="00D469F3" w:rsidP="007D1F89">
      <w:pPr>
        <w:pStyle w:val="ListParagraph"/>
        <w:numPr>
          <w:ilvl w:val="0"/>
          <w:numId w:val="26"/>
        </w:numPr>
        <w:spacing w:line="240" w:lineRule="auto"/>
        <w:rPr>
          <w:highlight w:val="yellow"/>
        </w:rPr>
      </w:pPr>
      <w:r w:rsidRPr="00D469F3">
        <w:rPr>
          <w:highlight w:val="yellow"/>
        </w:rPr>
        <w:lastRenderedPageBreak/>
        <w:t xml:space="preserve">Then our review identifies three corresponding contributions of operational research techniques applied to nurse staffing problems: “problem structuring”, </w:t>
      </w:r>
      <w:r w:rsidR="00FD6FBD">
        <w:rPr>
          <w:highlight w:val="yellow"/>
        </w:rPr>
        <w:t xml:space="preserve">mathematical </w:t>
      </w:r>
      <w:r>
        <w:rPr>
          <w:highlight w:val="yellow"/>
        </w:rPr>
        <w:t xml:space="preserve">models that </w:t>
      </w:r>
      <w:r w:rsidRPr="00D469F3">
        <w:rPr>
          <w:highlight w:val="yellow"/>
        </w:rPr>
        <w:t>hand</w:t>
      </w:r>
      <w:r>
        <w:rPr>
          <w:highlight w:val="yellow"/>
        </w:rPr>
        <w:t>le</w:t>
      </w:r>
      <w:r w:rsidRPr="00D469F3">
        <w:rPr>
          <w:highlight w:val="yellow"/>
        </w:rPr>
        <w:t xml:space="preserve"> complexity</w:t>
      </w:r>
      <w:r w:rsidR="00FD6FBD">
        <w:rPr>
          <w:highlight w:val="yellow"/>
        </w:rPr>
        <w:t>,</w:t>
      </w:r>
      <w:r w:rsidRPr="00D469F3">
        <w:rPr>
          <w:highlight w:val="yellow"/>
        </w:rPr>
        <w:t xml:space="preserve"> and numerical experimentation.</w:t>
      </w:r>
    </w:p>
    <w:p w14:paraId="3B406977" w14:textId="4F5C1345" w:rsidR="00D469F3" w:rsidRPr="00FD6FBD" w:rsidRDefault="00FD6FBD" w:rsidP="00FD6FBD">
      <w:pPr>
        <w:pStyle w:val="ListParagraph"/>
        <w:numPr>
          <w:ilvl w:val="0"/>
          <w:numId w:val="26"/>
        </w:numPr>
        <w:spacing w:line="240" w:lineRule="auto"/>
        <w:rPr>
          <w:highlight w:val="yellow"/>
        </w:rPr>
      </w:pPr>
      <w:r>
        <w:rPr>
          <w:highlight w:val="yellow"/>
        </w:rPr>
        <w:t>The</w:t>
      </w:r>
      <w:r w:rsidRPr="00FD6FBD">
        <w:rPr>
          <w:highlight w:val="yellow"/>
        </w:rPr>
        <w:t xml:space="preserve"> l</w:t>
      </w:r>
      <w:r w:rsidR="00D469F3" w:rsidRPr="00FD6FBD">
        <w:rPr>
          <w:highlight w:val="yellow"/>
        </w:rPr>
        <w:t xml:space="preserve">imitations of </w:t>
      </w:r>
      <w:r w:rsidRPr="00FD6FBD">
        <w:rPr>
          <w:highlight w:val="yellow"/>
        </w:rPr>
        <w:t xml:space="preserve">the </w:t>
      </w:r>
      <w:r w:rsidR="00D469F3" w:rsidRPr="00FD6FBD">
        <w:rPr>
          <w:highlight w:val="yellow"/>
        </w:rPr>
        <w:t xml:space="preserve">operational research </w:t>
      </w:r>
      <w:r w:rsidRPr="00FD6FBD">
        <w:rPr>
          <w:highlight w:val="yellow"/>
        </w:rPr>
        <w:t>papers</w:t>
      </w:r>
      <w:r w:rsidR="00D469F3" w:rsidRPr="00FD6FBD">
        <w:rPr>
          <w:highlight w:val="yellow"/>
        </w:rPr>
        <w:t xml:space="preserve"> include </w:t>
      </w:r>
      <w:r w:rsidRPr="00FD6FBD">
        <w:rPr>
          <w:highlight w:val="yellow"/>
        </w:rPr>
        <w:t>that they provide local rather than general solutions</w:t>
      </w:r>
      <w:r>
        <w:rPr>
          <w:highlight w:val="yellow"/>
        </w:rPr>
        <w:t>, and</w:t>
      </w:r>
      <w:r w:rsidRPr="00FD6FBD">
        <w:rPr>
          <w:highlight w:val="yellow"/>
        </w:rPr>
        <w:t xml:space="preserve"> models are not readily available for </w:t>
      </w:r>
      <w:r>
        <w:rPr>
          <w:highlight w:val="yellow"/>
        </w:rPr>
        <w:t>re-</w:t>
      </w:r>
      <w:r w:rsidRPr="00FD6FBD">
        <w:rPr>
          <w:highlight w:val="yellow"/>
        </w:rPr>
        <w:t>use</w:t>
      </w:r>
      <w:r>
        <w:rPr>
          <w:highlight w:val="yellow"/>
        </w:rPr>
        <w:t>.</w:t>
      </w:r>
      <w:r w:rsidRPr="00FD6FBD">
        <w:rPr>
          <w:highlight w:val="yellow"/>
        </w:rPr>
        <w:t xml:space="preserve"> </w:t>
      </w:r>
    </w:p>
    <w:p w14:paraId="313DD003" w14:textId="45A111C6" w:rsidR="005F1793" w:rsidRPr="005F1793" w:rsidRDefault="007E08C4" w:rsidP="005F1793">
      <w:pPr>
        <w:pStyle w:val="Heading1"/>
        <w:spacing w:line="480" w:lineRule="auto"/>
      </w:pPr>
      <w:r>
        <w:t>Introduction</w:t>
      </w:r>
    </w:p>
    <w:p w14:paraId="15CD1ECA" w14:textId="508A298C" w:rsidR="00AF2495" w:rsidRDefault="00385922" w:rsidP="00F23FD5">
      <w:pPr>
        <w:spacing w:line="240" w:lineRule="auto"/>
      </w:pPr>
      <w:r>
        <w:t>Inadequate</w:t>
      </w:r>
      <w:r w:rsidR="003D3F2E" w:rsidRPr="003D3F2E">
        <w:t xml:space="preserve"> nurse staffing levels </w:t>
      </w:r>
      <w:r w:rsidR="00FF156F">
        <w:t xml:space="preserve">have </w:t>
      </w:r>
      <w:r w:rsidR="00A66779">
        <w:t>been implicated in hospital</w:t>
      </w:r>
      <w:r w:rsidR="00AC4226">
        <w:t xml:space="preserve"> failures</w:t>
      </w:r>
      <w:r w:rsidR="00A35719">
        <w:t xml:space="preserve"> by </w:t>
      </w:r>
      <w:r w:rsidR="003548A4">
        <w:t>i</w:t>
      </w:r>
      <w:r w:rsidR="00A35719">
        <w:t>nquiries and reports,</w:t>
      </w:r>
      <w:r w:rsidR="00AC4226">
        <w:t xml:space="preserve"> </w:t>
      </w:r>
      <w:r w:rsidR="00A66779">
        <w:t>which</w:t>
      </w:r>
      <w:r w:rsidR="00A35719">
        <w:t xml:space="preserve"> have</w:t>
      </w:r>
      <w:r w:rsidR="00A66779">
        <w:t xml:space="preserve"> found that many hospitals with high mortality rates </w:t>
      </w:r>
      <w:r w:rsidR="00A35719">
        <w:t xml:space="preserve">have </w:t>
      </w:r>
      <w:r w:rsidR="00A66779">
        <w:t>significant problems with nurse staffing levels</w:t>
      </w:r>
      <w:r w:rsidR="003D3F2E" w:rsidRPr="003D3F2E">
        <w:t>.</w:t>
      </w:r>
      <w:r w:rsidR="00595A9E">
        <w:t xml:space="preserve"> </w:t>
      </w:r>
      <w:r w:rsidR="00AF4DC3">
        <w:t xml:space="preserve">That achieving sufficient nurse staffing levels is important to patient outcomes and safety </w:t>
      </w:r>
      <w:r w:rsidR="00AD767D">
        <w:t>has been established through research studies</w:t>
      </w:r>
      <w:r w:rsidR="00AF4DC3">
        <w:t xml:space="preserve">. </w:t>
      </w:r>
      <w:r>
        <w:t xml:space="preserve">Several </w:t>
      </w:r>
      <w:r w:rsidR="00595A9E">
        <w:t>systematic review</w:t>
      </w:r>
      <w:r>
        <w:t>s</w:t>
      </w:r>
      <w:r w:rsidR="00595A9E">
        <w:t xml:space="preserve"> </w:t>
      </w:r>
      <w:r>
        <w:t>of research have</w:t>
      </w:r>
      <w:r w:rsidR="00DA21CD">
        <w:t xml:space="preserve"> </w:t>
      </w:r>
      <w:r w:rsidR="00AC4226">
        <w:t xml:space="preserve">concluded that </w:t>
      </w:r>
      <w:r w:rsidR="00AD767D">
        <w:t xml:space="preserve">higher </w:t>
      </w:r>
      <w:r w:rsidR="00611122">
        <w:t>registered nurse</w:t>
      </w:r>
      <w:r w:rsidR="00AC4226">
        <w:t xml:space="preserve"> </w:t>
      </w:r>
      <w:r w:rsidR="00595A9E">
        <w:t xml:space="preserve">staffing levels are associated with lower risks of in-hospital mortality, shorter lengths of stay and </w:t>
      </w:r>
      <w:r w:rsidR="008319F5">
        <w:t xml:space="preserve">fewer occurrences of other </w:t>
      </w:r>
      <w:r w:rsidR="00595A9E">
        <w:t>adverse patient events</w:t>
      </w:r>
      <w:r w:rsidR="00235DAA">
        <w:t xml:space="preserve"> </w:t>
      </w:r>
      <w:r w:rsidR="0049683B">
        <w:fldChar w:fldCharType="begin">
          <w:fldData xml:space="preserve">PEVuZE5vdGU+PENpdGU+PEF1dGhvcj5HcmlmZml0aHM8L0F1dGhvcj48WWVhcj4yMDE2PC9ZZWFy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HBhZ2VzPjIxMy0yMjU8L3BhZ2VzPjx2b2x1bWU+NjM8L3Zv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==
</w:fldData>
        </w:fldChar>
      </w:r>
      <w:r w:rsidR="006D2411">
        <w:instrText xml:space="preserve"> ADDIN EN.CITE </w:instrText>
      </w:r>
      <w:r w:rsidR="006D2411">
        <w:fldChar w:fldCharType="begin">
          <w:fldData xml:space="preserve">PEVuZE5vdGU+PENpdGU+PEF1dGhvcj5HcmlmZml0aHM8L0F1dGhvcj48WWVhcj4yMDE2PC9ZZWFy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HBhZ2VzPjIxMy0yMjU8L3BhZ2VzPjx2b2x1bWU+NjM8L3Zv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==
</w:fldData>
        </w:fldChar>
      </w:r>
      <w:r w:rsidR="006D2411">
        <w:instrText xml:space="preserve"> ADDIN EN.CITE.DATA </w:instrText>
      </w:r>
      <w:r w:rsidR="006D2411">
        <w:fldChar w:fldCharType="end"/>
      </w:r>
      <w:r w:rsidR="0049683B">
        <w:fldChar w:fldCharType="separate"/>
      </w:r>
      <w:r w:rsidR="006D2411">
        <w:rPr>
          <w:noProof/>
        </w:rPr>
        <w:t>(e.g.Griffiths et al., 2016, Kane et al., 2007, Shekelle, 2013)</w:t>
      </w:r>
      <w:r w:rsidR="0049683B">
        <w:fldChar w:fldCharType="end"/>
      </w:r>
      <w:r w:rsidR="00964E23">
        <w:t>.</w:t>
      </w:r>
      <w:r w:rsidR="00595A9E">
        <w:t xml:space="preserve"> </w:t>
      </w:r>
      <w:r w:rsidR="00DA21CD">
        <w:t>T</w:t>
      </w:r>
      <w:r w:rsidR="00595A9E">
        <w:t>he association between nurse-to-patient ratios and in-hospital mortality was confirmed</w:t>
      </w:r>
      <w:r w:rsidR="00485DE7">
        <w:t xml:space="preserve"> </w:t>
      </w:r>
      <w:r w:rsidR="00AF4DC3">
        <w:t xml:space="preserve">in </w:t>
      </w:r>
      <w:r w:rsidR="00485DE7">
        <w:t>a large-</w:t>
      </w:r>
      <w:r w:rsidR="00595A9E">
        <w:t>scale cross-sectional study</w:t>
      </w:r>
      <w:r w:rsidR="00AF4DC3">
        <w:t xml:space="preserve"> based in Europe </w:t>
      </w:r>
      <w:r w:rsidR="00595A9E">
        <w:fldChar w:fldCharType="begin"/>
      </w:r>
      <w:r w:rsidR="00EF57F1">
        <w:instrText xml:space="preserve"> ADDIN EN.CITE &lt;EndNote&gt;&lt;Cite&gt;&lt;Author&gt;Aiken&lt;/Author&gt;&lt;Year&gt;2014&lt;/Year&gt;&lt;RecNum&gt;39331&lt;/RecNum&gt;&lt;DisplayText&gt;(Aiken et al., 2014)&lt;/DisplayText&gt;&lt;record&gt;&lt;rec-number&gt;39331&lt;/rec-number&gt;&lt;foreign-keys&gt;&lt;key app="EN" db-id="9szzaf5xbwsxt5ezwsapa29xasw2z0v25v5r" timestamp="1500300005"&gt;39331&lt;/key&gt;&lt;key app="ENWeb" db-id=""&gt;0&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gt;McHugh, Matthew D.&lt;/author&gt;&lt;author&gt;Moreno-Casbas, M. T.&lt;/author&gt;&lt;author&gt;Rafferty, Anne Marie&lt;/author&gt;&lt;author&gt;Schwendimann, Rene&lt;/author&gt;&lt;author&gt;Scott, P. Anne&lt;/author&gt;&lt;author&gt;Tishelman, Carol&lt;/author&gt;&lt;author&gt;van Achterberg, Theo&lt;/author&gt;&lt;author&gt;Sermeus, Walter&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urls&gt;&lt;electronic-resource-num&gt;10.1016/s0140-6736(13)62631-8&lt;/electronic-resource-num&gt;&lt;/record&gt;&lt;/Cite&gt;&lt;/EndNote&gt;</w:instrText>
      </w:r>
      <w:r w:rsidR="00595A9E">
        <w:fldChar w:fldCharType="separate"/>
      </w:r>
      <w:r w:rsidR="00EF57F1">
        <w:rPr>
          <w:noProof/>
        </w:rPr>
        <w:t>(Aiken et al., 2014)</w:t>
      </w:r>
      <w:r w:rsidR="00595A9E">
        <w:fldChar w:fldCharType="end"/>
      </w:r>
      <w:r w:rsidR="00595A9E">
        <w:t xml:space="preserve">. </w:t>
      </w:r>
      <w:r w:rsidR="00645C62">
        <w:t>Detailed investigations into adverse care outcomes have also noted a link</w:t>
      </w:r>
      <w:r w:rsidR="00235DAA">
        <w:t xml:space="preserve"> </w:t>
      </w:r>
      <w:r w:rsidR="00235DAA">
        <w:fldChar w:fldCharType="begin"/>
      </w:r>
      <w:r w:rsidR="006D2411">
        <w:instrText xml:space="preserve"> ADDIN EN.CITE &lt;EndNote&gt;&lt;Cite&gt;&lt;Author&gt;Keogh&lt;/Author&gt;&lt;Year&gt;2013&lt;/Year&gt;&lt;RecNum&gt;38172&lt;/RecNum&gt;&lt;Prefix&gt;e.g.&lt;/Prefix&gt;&lt;DisplayText&gt;(e.g.Keogh, 2013)&lt;/DisplayText&gt;&lt;record&gt;&lt;rec-number&gt;38172&lt;/rec-number&gt;&lt;foreign-keys&gt;&lt;key app="EN" db-id="9szzaf5xbwsxt5ezwsapa29xasw2z0v25v5r" timestamp="1377181671"&gt;38172&lt;/key&gt;&lt;/foreign-keys&gt;&lt;ref-type name="Report"&gt;27&lt;/ref-type&gt;&lt;contributors&gt;&lt;authors&gt;&lt;author&gt;Keogh,B&lt;/author&gt;&lt;/authors&gt;&lt;/contributors&gt;&lt;titles&gt;&lt;title&gt;Review into the quality of care and treatment provided by 14 hospital trusts in England: overview report&lt;/title&gt;&lt;/titles&gt;&lt;dates&gt;&lt;year&gt;2013&lt;/year&gt;&lt;/dates&gt;&lt;publisher&gt;NHS&lt;/publisher&gt;&lt;urls&gt;&lt;/urls&gt;&lt;/record&gt;&lt;/Cite&gt;&lt;/EndNote&gt;</w:instrText>
      </w:r>
      <w:r w:rsidR="00235DAA">
        <w:fldChar w:fldCharType="separate"/>
      </w:r>
      <w:r w:rsidR="006D2411">
        <w:rPr>
          <w:noProof/>
        </w:rPr>
        <w:t>(e.g.Keogh, 2013)</w:t>
      </w:r>
      <w:r w:rsidR="00235DAA">
        <w:fldChar w:fldCharType="end"/>
      </w:r>
      <w:r w:rsidR="00A816FA">
        <w:t xml:space="preserve">, </w:t>
      </w:r>
      <w:r w:rsidR="00235DAA">
        <w:fldChar w:fldCharType="begin"/>
      </w:r>
      <w:r w:rsidR="006D2411">
        <w:instrText xml:space="preserve"> ADDIN EN.CITE &lt;EndNote&gt;&lt;Cite&gt;&lt;Author&gt;Francis&lt;/Author&gt;&lt;Year&gt;2013&lt;/Year&gt;&lt;RecNum&gt;38725&lt;/RecNum&gt;&lt;DisplayText&gt;(Francis, 2013)&lt;/DisplayText&gt;&lt;record&gt;&lt;rec-number&gt;38725&lt;/rec-number&gt;&lt;foreign-keys&gt;&lt;key app="EN" db-id="9szzaf5xbwsxt5ezwsapa29xasw2z0v25v5r" timestamp="1476441293"&gt;38725&lt;/key&gt;&lt;/foreign-keys&gt;&lt;ref-type name="Book"&gt;6&lt;/ref-type&gt;&lt;contributors&gt;&lt;authors&gt;&lt;author&gt;Francis, R.&lt;/author&gt;&lt;/authors&gt;&lt;/contributors&gt;&lt;titles&gt;&lt;title&gt;Report of the Mid Staffordshire NHS Foundation Inquiry&lt;/title&gt;&lt;/titles&gt;&lt;dates&gt;&lt;year&gt;2013&lt;/year&gt;&lt;/dates&gt;&lt;pub-location&gt;London&lt;/pub-location&gt;&lt;publisher&gt;The Stationary Office&lt;/publisher&gt;&lt;label&gt;Francis2013&lt;/label&gt;&lt;urls&gt;&lt;/urls&gt;&lt;/record&gt;&lt;/Cite&gt;&lt;/EndNote&gt;</w:instrText>
      </w:r>
      <w:r w:rsidR="00235DAA">
        <w:fldChar w:fldCharType="separate"/>
      </w:r>
      <w:r w:rsidR="006D2411">
        <w:rPr>
          <w:noProof/>
        </w:rPr>
        <w:t>(Francis, 2013)</w:t>
      </w:r>
      <w:r w:rsidR="00235DAA">
        <w:fldChar w:fldCharType="end"/>
      </w:r>
      <w:r w:rsidR="00645C62">
        <w:t xml:space="preserve"> although p</w:t>
      </w:r>
      <w:r w:rsidR="00595A9E">
        <w:t>roving a causal relationship between increased nurse staffing levels and improved patient outcomes has been more challenging</w:t>
      </w:r>
      <w:r w:rsidR="00AD767D">
        <w:t xml:space="preserve"> to acad</w:t>
      </w:r>
      <w:r w:rsidR="00A816FA">
        <w:t>e</w:t>
      </w:r>
      <w:r w:rsidR="00AD767D">
        <w:t>mic researchers</w:t>
      </w:r>
      <w:r w:rsidR="00AE5FAC">
        <w:t>. H</w:t>
      </w:r>
      <w:r w:rsidR="00DA21CD">
        <w:t>owever,</w:t>
      </w:r>
      <w:r w:rsidR="008303C2">
        <w:t xml:space="preserve"> evidence for causality</w:t>
      </w:r>
      <w:r w:rsidR="00D36967">
        <w:t xml:space="preserve"> </w:t>
      </w:r>
      <w:r w:rsidR="00A66779">
        <w:t xml:space="preserve">is emerging </w:t>
      </w:r>
      <w:r w:rsidR="00645C62">
        <w:t>through careful assessment of the results of a</w:t>
      </w:r>
      <w:r w:rsidR="00DA21CD">
        <w:t xml:space="preserve"> </w:t>
      </w:r>
      <w:r w:rsidR="00D36967">
        <w:t>meta-analysis</w:t>
      </w:r>
      <w:r w:rsidR="00A816FA">
        <w:t xml:space="preserve"> </w:t>
      </w:r>
      <w:r w:rsidR="00D36967">
        <w:fldChar w:fldCharType="begin"/>
      </w:r>
      <w:r w:rsidR="006D2411">
        <w:instrText xml:space="preserve"> ADDIN EN.CITE &lt;EndNote&gt;&lt;Cite&gt;&lt;Author&gt;Kane&lt;/Author&gt;&lt;Year&gt;2007&lt;/Year&gt;&lt;RecNum&gt;36720&lt;/RecNum&gt;&lt;DisplayText&gt;(Kane et al., 2007)&lt;/DisplayText&gt;&lt;record&gt;&lt;rec-number&gt;36720&lt;/rec-number&gt;&lt;foreign-keys&gt;&lt;key app="EN" db-id="9szzaf5xbwsxt5ezwsapa29xasw2z0v25v5r" timestamp="1355239389"&gt;36720&lt;/key&gt;&lt;key app="ENWeb" db-id=""&gt;0&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lt;/pages&gt;&lt;volume&gt;45&lt;/volume&gt;&lt;number&gt;12&lt;/number&gt;&lt;keywords&gt;&lt;keyword&gt;nursing staff&lt;/keyword&gt;&lt;keyword&gt;hospital&lt;/keyword&gt;&lt;keyword&gt;quality&lt;/keyword&gt;&lt;keyword&gt;length of stay&lt;/keyword&gt;&lt;keyword&gt;mortality&lt;/keyword&gt;&lt;keyword&gt;safety&lt;/keyword&gt;&lt;keyword&gt;failure to rescue&lt;/keyword&gt;&lt;keyword&gt;00005650-200712000-00011&lt;/keyword&gt;&lt;/keywords&gt;&lt;dates&gt;&lt;year&gt;2007&lt;/year&gt;&lt;/dates&gt;&lt;isbn&gt;0025-7079&lt;/isbn&gt;&lt;urls&gt;&lt;related-urls&gt;&lt;url&gt;http://journals.lww.com/lww-medicalcare/Fulltext/2007/12000/The_Association_of_Registered_Nurse_Staffing.11.aspx&lt;/url&gt;&lt;url&gt;http://graphics.tx.ovid.com/ovftpdfs/FPDDNCOBGGFNFI00/fs047/ovft/live/gv031/00005650/00005650-200712000-00011.pdf&lt;/url&gt;&lt;/related-urls&gt;&lt;/urls&gt;&lt;/record&gt;&lt;/Cite&gt;&lt;/EndNote&gt;</w:instrText>
      </w:r>
      <w:r w:rsidR="00D36967">
        <w:fldChar w:fldCharType="separate"/>
      </w:r>
      <w:r w:rsidR="00235DAA">
        <w:rPr>
          <w:noProof/>
        </w:rPr>
        <w:t>(Kane et al., 2007)</w:t>
      </w:r>
      <w:r w:rsidR="00D36967">
        <w:fldChar w:fldCharType="end"/>
      </w:r>
      <w:r w:rsidR="00907251">
        <w:t>,</w:t>
      </w:r>
      <w:r w:rsidR="00D36967">
        <w:t xml:space="preserve">  longitudinal stud</w:t>
      </w:r>
      <w:r w:rsidR="00EF57F1">
        <w:t xml:space="preserve">ies </w:t>
      </w:r>
      <w:r w:rsidR="00D36967">
        <w:fldChar w:fldCharType="begin">
          <w:fldData xml:space="preserve">PEVuZE5vdGU+PENpdGU+PEF1dGhvcj5OZWVkbGVtYW48L0F1dGhvcj48WWVhcj4yMDExPC9ZZWFy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</w:fldData>
        </w:fldChar>
      </w:r>
      <w:r w:rsidR="00C17770">
        <w:instrText xml:space="preserve"> ADDIN EN.CITE </w:instrText>
      </w:r>
      <w:r w:rsidR="00C17770">
        <w:fldChar w:fldCharType="begin">
          <w:fldData xml:space="preserve">PEVuZE5vdGU+PENpdGU+PEF1dGhvcj5OZWVkbGVtYW48L0F1dGhvcj48WWVhcj4yMDExPC9ZZWFy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</w:fldData>
        </w:fldChar>
      </w:r>
      <w:r w:rsidR="00C17770">
        <w:instrText xml:space="preserve"> ADDIN EN.CITE.DATA </w:instrText>
      </w:r>
      <w:r w:rsidR="00C17770">
        <w:fldChar w:fldCharType="end"/>
      </w:r>
      <w:r w:rsidR="00D36967">
        <w:fldChar w:fldCharType="separate"/>
      </w:r>
      <w:r w:rsidR="00C17770">
        <w:rPr>
          <w:noProof/>
        </w:rPr>
        <w:t>(</w:t>
      </w:r>
      <w:r w:rsidR="00C17770" w:rsidRPr="00C17770">
        <w:rPr>
          <w:noProof/>
          <w:highlight w:val="yellow"/>
        </w:rPr>
        <w:t>Griffiths et al., 2018a,</w:t>
      </w:r>
      <w:r w:rsidR="00C17770">
        <w:rPr>
          <w:noProof/>
        </w:rPr>
        <w:t xml:space="preserve"> Needleman et al., 2011)</w:t>
      </w:r>
      <w:r w:rsidR="00D36967">
        <w:fldChar w:fldCharType="end"/>
      </w:r>
      <w:r w:rsidR="004F44C9">
        <w:t xml:space="preserve"> and</w:t>
      </w:r>
      <w:r w:rsidR="00A66779">
        <w:t xml:space="preserve"> more direct</w:t>
      </w:r>
      <w:r w:rsidR="004F44C9">
        <w:t xml:space="preserve"> evidence of </w:t>
      </w:r>
      <w:r w:rsidR="00AA0EFF">
        <w:t xml:space="preserve">a </w:t>
      </w:r>
      <w:r w:rsidR="004F44C9">
        <w:t>causal pathway</w:t>
      </w:r>
      <w:r w:rsidR="00A816FA">
        <w:t xml:space="preserve"> </w:t>
      </w:r>
      <w:r w:rsidR="00025EBF">
        <w:fldChar w:fldCharType="begin">
          <w:fldData xml:space="preserve">PEVuZE5vdGU+PENpdGU+PEF1dGhvcj5CYWxsPC9BdXRob3I+PFllYXI+MjAxNzwvWWVhcj48UmVj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</w:fldData>
        </w:fldChar>
      </w:r>
      <w:r w:rsidR="00C17770">
        <w:instrText xml:space="preserve"> ADDIN EN.CITE </w:instrText>
      </w:r>
      <w:r w:rsidR="00C17770">
        <w:fldChar w:fldCharType="begin">
          <w:fldData xml:space="preserve">PEVuZE5vdGU+PENpdGU+PEF1dGhvcj5CYWxsPC9BdXRob3I+PFllYXI+MjAxNzwvWWVhcj48UmVj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</w:fldData>
        </w:fldChar>
      </w:r>
      <w:r w:rsidR="00C17770">
        <w:instrText xml:space="preserve"> ADDIN EN.CITE.DATA </w:instrText>
      </w:r>
      <w:r w:rsidR="00C17770">
        <w:fldChar w:fldCharType="end"/>
      </w:r>
      <w:r w:rsidR="00025EBF">
        <w:fldChar w:fldCharType="separate"/>
      </w:r>
      <w:r w:rsidR="00C17770">
        <w:rPr>
          <w:noProof/>
        </w:rPr>
        <w:t xml:space="preserve">(Ball et al., 2017, </w:t>
      </w:r>
      <w:r w:rsidR="00C17770" w:rsidRPr="00C17770">
        <w:rPr>
          <w:noProof/>
          <w:highlight w:val="yellow"/>
        </w:rPr>
        <w:t>Griffiths et al., 2018b)</w:t>
      </w:r>
      <w:r w:rsidR="00025EBF">
        <w:fldChar w:fldCharType="end"/>
      </w:r>
      <w:r w:rsidR="00A816FA">
        <w:t>.</w:t>
      </w:r>
      <w:r w:rsidR="00DA21CD">
        <w:t xml:space="preserve"> Although</w:t>
      </w:r>
      <w:r w:rsidR="00595A9E">
        <w:t xml:space="preserve"> the size of the effect remains uncertain</w:t>
      </w:r>
      <w:r w:rsidR="00327E88">
        <w:t xml:space="preserve"> </w:t>
      </w:r>
      <w:r w:rsidR="008303C2">
        <w:fldChar w:fldCharType="begin">
          <w:fldData xml:space="preserve">PEVuZE5vdGU+PENpdGU+PEF1dGhvcj5HcmlmZml0aHM8L0F1dGhvcj48WWVhcj4yMDE2PC9ZZWFy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</w:fldData>
        </w:fldChar>
      </w:r>
      <w:r w:rsidR="006D2411">
        <w:instrText xml:space="preserve"> ADDIN EN.CITE </w:instrText>
      </w:r>
      <w:r w:rsidR="006D2411">
        <w:fldChar w:fldCharType="begin">
          <w:fldData xml:space="preserve">PEVuZE5vdGU+PENpdGU+PEF1dGhvcj5HcmlmZml0aHM8L0F1dGhvcj48WWVhcj4yMDE2PC9ZZWFy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</w:fldData>
        </w:fldChar>
      </w:r>
      <w:r w:rsidR="006D2411">
        <w:instrText xml:space="preserve"> ADDIN EN.CITE.DATA </w:instrText>
      </w:r>
      <w:r w:rsidR="006D2411">
        <w:fldChar w:fldCharType="end"/>
      </w:r>
      <w:r w:rsidR="008303C2">
        <w:fldChar w:fldCharType="separate"/>
      </w:r>
      <w:r w:rsidR="00EF57F1">
        <w:rPr>
          <w:noProof/>
        </w:rPr>
        <w:t>(Griffiths et al., 2016)</w:t>
      </w:r>
      <w:r w:rsidR="008303C2">
        <w:fldChar w:fldCharType="end"/>
      </w:r>
      <w:r w:rsidR="00DA21CD">
        <w:t>,</w:t>
      </w:r>
      <w:r w:rsidR="00AF2495">
        <w:t xml:space="preserve"> </w:t>
      </w:r>
      <w:r w:rsidR="00AD767D">
        <w:t xml:space="preserve">the research evidence </w:t>
      </w:r>
      <w:r w:rsidR="00327E88">
        <w:t xml:space="preserve">indicates </w:t>
      </w:r>
      <w:r w:rsidR="00AF2495">
        <w:t>that maintaining sufficient nurse staffing levels is critical for patient safety.</w:t>
      </w:r>
    </w:p>
    <w:p w14:paraId="7922EAB2" w14:textId="394EB5DE" w:rsidR="00DA21CD" w:rsidRDefault="00224DC5" w:rsidP="00F23FD5">
      <w:pPr>
        <w:spacing w:line="240" w:lineRule="auto"/>
      </w:pPr>
      <w:r w:rsidRPr="0062374F">
        <w:rPr>
          <w:strike/>
          <w:highlight w:val="yellow"/>
        </w:rPr>
        <w:t>The level of nurse staffing achieved is dependent not only on rostering and deployment decisions, but also on methods used to determine the number of staff needed.</w:t>
      </w:r>
      <w:r>
        <w:t xml:space="preserve"> </w:t>
      </w:r>
      <w:r w:rsidR="007E4911">
        <w:t xml:space="preserve">There are many tools available for </w:t>
      </w:r>
      <w:r w:rsidR="00327E88">
        <w:t xml:space="preserve">planning </w:t>
      </w:r>
      <w:r w:rsidR="00AC4226">
        <w:t>nurse</w:t>
      </w:r>
      <w:r w:rsidR="00DA21CD">
        <w:t xml:space="preserve"> staffing levels </w:t>
      </w:r>
      <w:r w:rsidR="00327E88">
        <w:t xml:space="preserve">as </w:t>
      </w:r>
      <w:r w:rsidR="00AD767D">
        <w:t xml:space="preserve">highlighted </w:t>
      </w:r>
      <w:r w:rsidR="00327E88">
        <w:t xml:space="preserve">by reviews </w:t>
      </w:r>
      <w:r w:rsidR="00DA21CD">
        <w:t xml:space="preserve">in the </w:t>
      </w:r>
      <w:r w:rsidR="00DF076C">
        <w:t>health services</w:t>
      </w:r>
      <w:r w:rsidR="00DA21CD">
        <w:t xml:space="preserve"> literature</w:t>
      </w:r>
      <w:r w:rsidR="00BF4269">
        <w:t xml:space="preserve"> </w:t>
      </w:r>
      <w:r w:rsidR="00A35719">
        <w:fldChar w:fldCharType="begin">
          <w:fldData xml:space="preserve">PEVuZE5vdGU+PENpdGU+PEF1dGhvcj5GYXNvbGk8L0F1dGhvcj48WWVhcj4yMDEwPC9ZZWFyPjxS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</w:fldData>
        </w:fldChar>
      </w:r>
      <w:r w:rsidR="006D2411">
        <w:instrText xml:space="preserve"> ADDIN EN.CITE </w:instrText>
      </w:r>
      <w:r w:rsidR="006D2411">
        <w:fldChar w:fldCharType="begin">
          <w:fldData xml:space="preserve">PEVuZE5vdGU+PENpdGU+PEF1dGhvcj5GYXNvbGk8L0F1dGhvcj48WWVhcj4yMDEwPC9ZZWFyPjxS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</w:fldData>
        </w:fldChar>
      </w:r>
      <w:r w:rsidR="006D2411">
        <w:instrText xml:space="preserve"> ADDIN EN.CITE.DATA </w:instrText>
      </w:r>
      <w:r w:rsidR="006D2411">
        <w:fldChar w:fldCharType="end"/>
      </w:r>
      <w:r w:rsidR="00A35719">
        <w:fldChar w:fldCharType="separate"/>
      </w:r>
      <w:r w:rsidR="006D2411">
        <w:rPr>
          <w:noProof/>
        </w:rPr>
        <w:t>(Fasoli and Haddock, 2010, Hurst, 2003)</w:t>
      </w:r>
      <w:r w:rsidR="00A35719">
        <w:fldChar w:fldCharType="end"/>
      </w:r>
      <w:r w:rsidR="00DA21CD" w:rsidRPr="00A35719">
        <w:t>.</w:t>
      </w:r>
      <w:r w:rsidR="00AD767D">
        <w:t xml:space="preserve"> Whilst the research examining the association between nurse staffing and patient outcomes is plentiful, th</w:t>
      </w:r>
      <w:r w:rsidR="00DA21CD">
        <w:t xml:space="preserve">ere is a lack of consensus on </w:t>
      </w:r>
      <w:r w:rsidR="00AD767D">
        <w:t xml:space="preserve">what </w:t>
      </w:r>
      <w:r w:rsidR="007E4911">
        <w:t>staffing levels are acceptable</w:t>
      </w:r>
      <w:r w:rsidR="00B664D1">
        <w:t xml:space="preserve"> in different situations</w:t>
      </w:r>
      <w:r w:rsidR="00AD767D">
        <w:t xml:space="preserve">, and </w:t>
      </w:r>
      <w:r w:rsidR="00DA21CD">
        <w:t xml:space="preserve">how </w:t>
      </w:r>
      <w:r w:rsidR="007E4911">
        <w:t>they</w:t>
      </w:r>
      <w:r w:rsidR="00DA21CD">
        <w:t xml:space="preserve"> </w:t>
      </w:r>
      <w:r w:rsidR="00AD767D">
        <w:t xml:space="preserve">should be </w:t>
      </w:r>
      <w:r w:rsidR="00B664D1">
        <w:t>planned</w:t>
      </w:r>
      <w:r w:rsidR="00AD767D">
        <w:t xml:space="preserve">. </w:t>
      </w:r>
      <w:r w:rsidR="00FF156F">
        <w:t>T</w:t>
      </w:r>
      <w:r w:rsidR="00110A23">
        <w:t xml:space="preserve">he National Institute for Health and Care Excellence </w:t>
      </w:r>
      <w:r w:rsidR="00AD767D">
        <w:t xml:space="preserve">prepared guidance on levels needed for safe staffing on acute adult wards in the </w:t>
      </w:r>
      <w:r w:rsidR="00F6361A">
        <w:t>United Kingdom</w:t>
      </w:r>
      <w:r w:rsidR="00B664D1">
        <w:t>,</w:t>
      </w:r>
      <w:r w:rsidR="00AD767D">
        <w:t xml:space="preserve"> but </w:t>
      </w:r>
      <w:r w:rsidR="00110A23">
        <w:t xml:space="preserve">concluded that </w:t>
      </w:r>
      <w:r w:rsidR="00DA21CD">
        <w:t xml:space="preserve">there is insufficient  evidence to recommend particular </w:t>
      </w:r>
      <w:r w:rsidR="00B664D1">
        <w:t xml:space="preserve">levels </w:t>
      </w:r>
      <w:r w:rsidR="00DA21CD">
        <w:fldChar w:fldCharType="begin"/>
      </w:r>
      <w:r w:rsidR="00EF57F1">
        <w:instrText xml:space="preserve"> ADDIN EN.CITE &lt;EndNote&gt;&lt;Cite&gt;&lt;Author&gt;National Institute for Health and Care Excellence&lt;/Author&gt;&lt;Year&gt;2014&lt;/Year&gt;&lt;RecNum&gt;40574&lt;/RecNum&gt;&lt;DisplayText&gt;(National Institute for Health and Care Excellence, 2014)&lt;/DisplayText&gt;&lt;record&gt;&lt;rec-number&gt;40574&lt;/rec-number&gt;&lt;foreign-keys&gt;&lt;key app="EN" db-id="9szzaf5xbwsxt5ezwsapa29xasw2z0v25v5r" timestamp="1504689865"&gt;40574&lt;/key&gt;&lt;key app="ENWeb" db-id=""&gt;0&lt;/key&gt;&lt;/foreign-keys&gt;&lt;ref-type name="Report"&gt;27&lt;/ref-type&gt;&lt;contributors&gt;&lt;authors&gt;&lt;author&gt;National Institute for Health and Care Excellence,&lt;/author&gt;&lt;/authors&gt;&lt;/contributors&gt;&lt;titles&gt;&lt;title&gt;Safe staffing for nursing in adult inpatient wards in acute hospitals&lt;/title&gt;&lt;/titles&gt;&lt;number&gt;SG1&lt;/number&gt;&lt;dates&gt;&lt;year&gt;2014&lt;/year&gt;&lt;/dates&gt;&lt;urls&gt;&lt;related-urls&gt;&lt;url&gt;nice.org.uk/guidance/sg1&lt;/url&gt;&lt;/related-urls&gt;&lt;/urls&gt;&lt;/record&gt;&lt;/Cite&gt;&lt;/EndNote&gt;</w:instrText>
      </w:r>
      <w:r w:rsidR="00DA21CD">
        <w:fldChar w:fldCharType="separate"/>
      </w:r>
      <w:r w:rsidR="00EF57F1">
        <w:rPr>
          <w:noProof/>
        </w:rPr>
        <w:t>(National Institute for Health and Care Excellence, 2014)</w:t>
      </w:r>
      <w:r w:rsidR="00DA21CD">
        <w:fldChar w:fldCharType="end"/>
      </w:r>
      <w:r w:rsidR="00B664D1">
        <w:t>.</w:t>
      </w:r>
      <w:r w:rsidR="00ED0B3D">
        <w:t xml:space="preserve"> </w:t>
      </w:r>
      <w:r w:rsidR="00156DDA">
        <w:t>E</w:t>
      </w:r>
      <w:r w:rsidR="00DA21CD">
        <w:t xml:space="preserve">stimates </w:t>
      </w:r>
      <w:r w:rsidR="0062374F" w:rsidRPr="0062374F">
        <w:rPr>
          <w:highlight w:val="yellow"/>
        </w:rPr>
        <w:t>for</w:t>
      </w:r>
      <w:r w:rsidR="00DA21CD">
        <w:t xml:space="preserve"> </w:t>
      </w:r>
      <w:r>
        <w:t xml:space="preserve">cost-effectiveness of </w:t>
      </w:r>
      <w:r w:rsidR="00DA21CD">
        <w:t xml:space="preserve">increasing </w:t>
      </w:r>
      <w:r w:rsidR="00F6361A">
        <w:t xml:space="preserve">registered nurse staffing </w:t>
      </w:r>
      <w:r w:rsidR="00DA21CD">
        <w:t xml:space="preserve">levels are inconsistent due to differing staffing-mortality effect sizes, </w:t>
      </w:r>
      <w:r w:rsidR="00DA21CD" w:rsidRPr="00DA21CD">
        <w:t xml:space="preserve">settings and cost perspectives </w:t>
      </w:r>
      <w:r w:rsidR="00AC4226">
        <w:t>used</w:t>
      </w:r>
      <w:r w:rsidR="00DA21CD" w:rsidRPr="00DA21CD">
        <w:t xml:space="preserve"> in economic models</w:t>
      </w:r>
      <w:r w:rsidR="00BF4269">
        <w:t xml:space="preserve"> </w:t>
      </w:r>
      <w:r w:rsidR="00DA21CD">
        <w:fldChar w:fldCharType="begin">
          <w:fldData xml:space="preserve">PEVuZE5vdGU+PENpdGU+PEF1dGhvcj5HcmlmZml0aHM8L0F1dGhvcj48WWVhcj4yMDE2PC9ZZWFy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</w:fldData>
        </w:fldChar>
      </w:r>
      <w:r w:rsidR="006D2411">
        <w:instrText xml:space="preserve"> ADDIN EN.CITE </w:instrText>
      </w:r>
      <w:r w:rsidR="006D2411">
        <w:fldChar w:fldCharType="begin">
          <w:fldData xml:space="preserve">PEVuZE5vdGU+PENpdGU+PEF1dGhvcj5HcmlmZml0aHM8L0F1dGhvcj48WWVhcj4yMDE2PC9ZZWFy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</w:fldData>
        </w:fldChar>
      </w:r>
      <w:r w:rsidR="006D2411">
        <w:instrText xml:space="preserve"> ADDIN EN.CITE.DATA </w:instrText>
      </w:r>
      <w:r w:rsidR="006D2411">
        <w:fldChar w:fldCharType="end"/>
      </w:r>
      <w:r w:rsidR="00DA21CD">
        <w:fldChar w:fldCharType="separate"/>
      </w:r>
      <w:r w:rsidR="00EF57F1">
        <w:rPr>
          <w:noProof/>
        </w:rPr>
        <w:t>(Griffiths et al., 2016)</w:t>
      </w:r>
      <w:r w:rsidR="00DA21CD">
        <w:fldChar w:fldCharType="end"/>
      </w:r>
      <w:r w:rsidR="00DA21CD">
        <w:t>.</w:t>
      </w:r>
      <w:r w:rsidR="000344B0">
        <w:t xml:space="preserve"> </w:t>
      </w:r>
      <w:r w:rsidR="00A66779">
        <w:t xml:space="preserve">The vast majority of studies </w:t>
      </w:r>
      <w:r w:rsidR="000056CF">
        <w:t>provide overall hospital level associations and h</w:t>
      </w:r>
      <w:r w:rsidR="000344B0">
        <w:t xml:space="preserve">ence determining optimal nurse staffing levels (for safety and value-for-money) </w:t>
      </w:r>
      <w:r w:rsidR="000056CF">
        <w:t xml:space="preserve">to be deployed on wards </w:t>
      </w:r>
      <w:r w:rsidR="000344B0">
        <w:t>for different specialities remains an open challenge.</w:t>
      </w:r>
      <w:r w:rsidR="00BF4269">
        <w:t xml:space="preserve"> </w:t>
      </w:r>
      <w:r w:rsidR="00BF4269" w:rsidRPr="0020130A">
        <w:rPr>
          <w:strike/>
          <w:highlight w:val="yellow"/>
        </w:rPr>
        <w:t xml:space="preserve">Evidence for the impact of implementing specific mandatory ratios on patient outcomes is equivocal </w:t>
      </w:r>
      <w:r w:rsidR="00BF4269" w:rsidRPr="0020130A">
        <w:rPr>
          <w:strike/>
          <w:highlight w:val="yellow"/>
        </w:rPr>
        <w:fldChar w:fldCharType="begin">
          <w:fldData xml:space="preserve">PEVuZE5vdGU+PENpdGU+PEF1dGhvcj5Eb25hbGRzb248L0F1dGhvcj48WWVhcj4yMDA1PC9ZZWFy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</w:fldData>
        </w:fldChar>
      </w:r>
      <w:r w:rsidR="00BF4269" w:rsidRPr="0020130A">
        <w:rPr>
          <w:strike/>
          <w:highlight w:val="yellow"/>
        </w:rPr>
        <w:instrText xml:space="preserve"> ADDIN EN.CITE </w:instrText>
      </w:r>
      <w:r w:rsidR="00BF4269" w:rsidRPr="0020130A">
        <w:rPr>
          <w:strike/>
          <w:highlight w:val="yellow"/>
        </w:rPr>
        <w:fldChar w:fldCharType="begin">
          <w:fldData xml:space="preserve">PEVuZE5vdGU+PENpdGU+PEF1dGhvcj5Eb25hbGRzb248L0F1dGhvcj48WWVhcj4yMDA1PC9ZZWFy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</w:fldData>
        </w:fldChar>
      </w:r>
      <w:r w:rsidR="00BF4269" w:rsidRPr="0020130A">
        <w:rPr>
          <w:strike/>
          <w:highlight w:val="yellow"/>
        </w:rPr>
        <w:instrText xml:space="preserve"> ADDIN EN.CITE.DATA </w:instrText>
      </w:r>
      <w:r w:rsidR="00BF4269" w:rsidRPr="0020130A">
        <w:rPr>
          <w:strike/>
          <w:highlight w:val="yellow"/>
        </w:rPr>
      </w:r>
      <w:r w:rsidR="00BF4269" w:rsidRPr="0020130A">
        <w:rPr>
          <w:strike/>
          <w:highlight w:val="yellow"/>
        </w:rPr>
        <w:fldChar w:fldCharType="end"/>
      </w:r>
      <w:r w:rsidR="00BF4269" w:rsidRPr="0020130A">
        <w:rPr>
          <w:strike/>
          <w:highlight w:val="yellow"/>
        </w:rPr>
      </w:r>
      <w:r w:rsidR="00BF4269" w:rsidRPr="0020130A">
        <w:rPr>
          <w:strike/>
          <w:highlight w:val="yellow"/>
        </w:rPr>
        <w:fldChar w:fldCharType="separate"/>
      </w:r>
      <w:r w:rsidR="00BF4269" w:rsidRPr="0020130A">
        <w:rPr>
          <w:strike/>
          <w:noProof/>
          <w:highlight w:val="yellow"/>
        </w:rPr>
        <w:t>(Donaldson et al., 2005, Spetz et al., 2013)</w:t>
      </w:r>
      <w:r w:rsidR="00BF4269" w:rsidRPr="0020130A">
        <w:rPr>
          <w:strike/>
          <w:highlight w:val="yellow"/>
        </w:rPr>
        <w:fldChar w:fldCharType="end"/>
      </w:r>
      <w:r w:rsidR="00ED0B3D" w:rsidRPr="0020130A">
        <w:rPr>
          <w:highlight w:val="yellow"/>
        </w:rPr>
        <w:t xml:space="preserve"> </w:t>
      </w:r>
      <w:r w:rsidR="00ED0B3D" w:rsidRPr="0020130A">
        <w:rPr>
          <w:strike/>
          <w:highlight w:val="yellow"/>
        </w:rPr>
        <w:t>and</w:t>
      </w:r>
      <w:r w:rsidR="00ED0B3D">
        <w:t xml:space="preserve"> </w:t>
      </w:r>
      <w:r w:rsidR="0020130A">
        <w:t>D</w:t>
      </w:r>
      <w:r w:rsidR="00ED0B3D">
        <w:t>espite a vast literature on tools to determine staffing requirements</w:t>
      </w:r>
      <w:r w:rsidR="00B664D1">
        <w:t>,</w:t>
      </w:r>
      <w:r w:rsidR="00ED0B3D">
        <w:t xml:space="preserve"> few concrete conclusions can be drawn about their accuracy or cost</w:t>
      </w:r>
      <w:r w:rsidR="00B664D1">
        <w:t>-</w:t>
      </w:r>
      <w:r w:rsidR="00ED0B3D">
        <w:t xml:space="preserve">effectiveness </w:t>
      </w:r>
      <w:r w:rsidR="00ED0B3D">
        <w:fldChar w:fldCharType="begin">
          <w:fldData xml:space="preserve">PEVuZE5vdGU+PENpdGU+PEF1dGhvcj5GYXNvbGk8L0F1dGhvcj48WWVhcj4yMDEwPC9ZZWFyPjxS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</w:fldData>
        </w:fldChar>
      </w:r>
      <w:r w:rsidR="00C17770">
        <w:instrText xml:space="preserve"> ADDIN EN.CITE </w:instrText>
      </w:r>
      <w:r w:rsidR="00C17770">
        <w:fldChar w:fldCharType="begin">
          <w:fldData xml:space="preserve">PEVuZE5vdGU+PENpdGU+PEF1dGhvcj5GYXNvbGk8L0F1dGhvcj48WWVhcj4yMDEwPC9ZZWFyPjxS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</w:fldData>
        </w:fldChar>
      </w:r>
      <w:r w:rsidR="00C17770">
        <w:instrText xml:space="preserve"> ADDIN EN.CITE.DATA </w:instrText>
      </w:r>
      <w:r w:rsidR="00C17770">
        <w:fldChar w:fldCharType="end"/>
      </w:r>
      <w:r w:rsidR="00ED0B3D">
        <w:fldChar w:fldCharType="separate"/>
      </w:r>
      <w:r w:rsidR="00C17770">
        <w:rPr>
          <w:noProof/>
        </w:rPr>
        <w:t>(Fasoli and Haddock, 2010)</w:t>
      </w:r>
      <w:r w:rsidR="00ED0B3D">
        <w:fldChar w:fldCharType="end"/>
      </w:r>
      <w:r w:rsidR="00ED0B3D">
        <w:t>.</w:t>
      </w:r>
    </w:p>
    <w:p w14:paraId="0EB38A03" w14:textId="1F6705DD" w:rsidR="00E13373" w:rsidRDefault="00E13373" w:rsidP="00E13373">
      <w:pPr>
        <w:spacing w:line="240" w:lineRule="auto"/>
      </w:pPr>
      <w:r>
        <w:rPr>
          <w:highlight w:val="yellow"/>
        </w:rPr>
        <w:t xml:space="preserve">In this paper we consider work from the discipline of </w:t>
      </w:r>
      <w:r w:rsidR="00302F03" w:rsidRPr="00D81E03">
        <w:rPr>
          <w:i/>
          <w:highlight w:val="yellow"/>
        </w:rPr>
        <w:t xml:space="preserve">operational research </w:t>
      </w:r>
      <w:r w:rsidR="00302F03" w:rsidRPr="00D81E03">
        <w:rPr>
          <w:highlight w:val="yellow"/>
        </w:rPr>
        <w:t>(</w:t>
      </w:r>
      <w:r w:rsidR="00E152E2" w:rsidRPr="00D81E03">
        <w:rPr>
          <w:highlight w:val="yellow"/>
        </w:rPr>
        <w:t>called</w:t>
      </w:r>
      <w:r w:rsidR="00E152E2" w:rsidRPr="00D81E03">
        <w:rPr>
          <w:i/>
          <w:highlight w:val="yellow"/>
        </w:rPr>
        <w:t xml:space="preserve"> operations research </w:t>
      </w:r>
      <w:r w:rsidR="00E152E2" w:rsidRPr="00D81E03">
        <w:rPr>
          <w:highlight w:val="yellow"/>
        </w:rPr>
        <w:t xml:space="preserve">in the </w:t>
      </w:r>
      <w:r w:rsidR="00F6361A" w:rsidRPr="00D81E03">
        <w:rPr>
          <w:highlight w:val="yellow"/>
        </w:rPr>
        <w:t>United States of America</w:t>
      </w:r>
      <w:r w:rsidR="00302F03" w:rsidRPr="00D81E03">
        <w:rPr>
          <w:highlight w:val="yellow"/>
        </w:rPr>
        <w:t>)</w:t>
      </w:r>
      <w:r w:rsidR="00B90070">
        <w:rPr>
          <w:highlight w:val="yellow"/>
        </w:rPr>
        <w:t>. We</w:t>
      </w:r>
      <w:r w:rsidR="00A56BCC" w:rsidRPr="00D81E03">
        <w:rPr>
          <w:highlight w:val="yellow"/>
        </w:rPr>
        <w:t xml:space="preserve"> hope that </w:t>
      </w:r>
      <w:r w:rsidR="00E00778" w:rsidRPr="00D81E03">
        <w:rPr>
          <w:highlight w:val="yellow"/>
        </w:rPr>
        <w:t xml:space="preserve">it </w:t>
      </w:r>
      <w:r w:rsidR="00A56BCC" w:rsidRPr="00D81E03">
        <w:rPr>
          <w:highlight w:val="yellow"/>
        </w:rPr>
        <w:t>can contribute to tackling th</w:t>
      </w:r>
      <w:r w:rsidR="00E00778" w:rsidRPr="00D81E03">
        <w:rPr>
          <w:highlight w:val="yellow"/>
        </w:rPr>
        <w:t xml:space="preserve">e </w:t>
      </w:r>
      <w:r w:rsidR="00A56BCC" w:rsidRPr="00D81E03">
        <w:rPr>
          <w:highlight w:val="yellow"/>
        </w:rPr>
        <w:t>enduring problem</w:t>
      </w:r>
      <w:r w:rsidR="00E00778" w:rsidRPr="00D81E03">
        <w:rPr>
          <w:highlight w:val="yellow"/>
        </w:rPr>
        <w:t xml:space="preserve"> of determining nurse staffing levels needed</w:t>
      </w:r>
      <w:r w:rsidR="00D81E03" w:rsidRPr="00D81E03">
        <w:rPr>
          <w:highlight w:val="yellow"/>
        </w:rPr>
        <w:t xml:space="preserve">, given the challenges in </w:t>
      </w:r>
      <w:r w:rsidR="00D81E03" w:rsidRPr="00D81E03">
        <w:rPr>
          <w:highlight w:val="yellow"/>
        </w:rPr>
        <w:lastRenderedPageBreak/>
        <w:t>applying the research evidence to practice and limitations of “traditional” methods for planning nurse staffing.</w:t>
      </w:r>
      <w:r w:rsidR="00D81E03">
        <w:t xml:space="preserve"> O</w:t>
      </w:r>
      <w:r w:rsidR="00E152E2">
        <w:t xml:space="preserve">perational research </w:t>
      </w:r>
      <w:r w:rsidR="00E00349">
        <w:t xml:space="preserve">is the </w:t>
      </w:r>
      <w:r w:rsidR="00E00349" w:rsidRPr="00AA0EFF">
        <w:t>“</w:t>
      </w:r>
      <w:r w:rsidR="00E00349" w:rsidRPr="00D309D9">
        <w:rPr>
          <w:i/>
        </w:rPr>
        <w:t>discipline of using models, either quantitative or qualitative, to aid decision-making in complex implementation problems</w:t>
      </w:r>
      <w:r w:rsidR="00E00349" w:rsidRPr="00AA0EFF">
        <w:t>”</w:t>
      </w:r>
      <w:r w:rsidR="00E00349">
        <w:fldChar w:fldCharType="begin"/>
      </w:r>
      <w:r w:rsidR="00EF57F1">
        <w:instrText xml:space="preserve"> ADDIN EN.CITE &lt;EndNote&gt;&lt;Cite&gt;&lt;Author&gt;Monks&lt;/Author&gt;&lt;Year&gt;2016&lt;/Year&gt;&lt;RecNum&gt;40586&lt;/RecNum&gt;&lt;DisplayText&gt;(Monks, 2016)&lt;/DisplayText&gt;&lt;record&gt;&lt;rec-number&gt;40586&lt;/rec-number&gt;&lt;foreign-keys&gt;&lt;key app="EN" db-id="9szzaf5xbwsxt5ezwsapa29xasw2z0v25v5r" timestamp="1513243902"&gt;40586&lt;/key&gt;&lt;key app="ENWeb" db-id=""&gt;0&lt;/key&gt;&lt;/foreign-keys&gt;&lt;ref-type name="Journal Article"&gt;17&lt;/ref-type&gt;&lt;contributors&gt;&lt;authors&gt;&lt;author&gt;Monks, T.&lt;/author&gt;&lt;/authors&gt;&lt;/contributors&gt;&lt;auth-address&gt;NIHR CLAHRC Wessex, Faculty of Health Sciences, University of Southampton, Southampton, UK. thomas.monks@soton.ac.uk.&lt;/auth-address&gt;&lt;titles&gt;&lt;title&gt;Operational research as implementation science: definitions, challenges and research priorities&lt;/title&gt;&lt;secondary-title&gt;Implement Sci&lt;/secondary-title&gt;&lt;/titles&gt;&lt;periodical&gt;&lt;full-title&gt;Implement Sci&lt;/full-title&gt;&lt;/periodical&gt;&lt;pages&gt;81&lt;/pages&gt;&lt;volume&gt;11&lt;/volume&gt;&lt;number&gt;1&lt;/number&gt;&lt;keywords&gt;&lt;keyword&gt;Ambulatory Care Facilities/statistics &amp;amp; numerical data&lt;/keyword&gt;&lt;keyword&gt;Computer Simulation&lt;/keyword&gt;&lt;keyword&gt;Emergency Service, Hospital/utilization&lt;/keyword&gt;&lt;keyword&gt;General Practice/organization &amp;amp; administration&lt;/keyword&gt;&lt;keyword&gt;Health Plan Implementation&lt;/keyword&gt;&lt;keyword&gt;Humans&lt;/keyword&gt;&lt;keyword&gt;Ischemic Attack, Transient/therapy&lt;/keyword&gt;&lt;keyword&gt;Mental Disorders/therapy&lt;/keyword&gt;&lt;keyword&gt;Mental Health Services/organization &amp;amp; administration&lt;/keyword&gt;&lt;keyword&gt;Models, Theoretical&lt;/keyword&gt;&lt;keyword&gt;*Operations Research&lt;/keyword&gt;&lt;keyword&gt;Research&lt;/keyword&gt;&lt;keyword&gt;*Translational Medical Research&lt;/keyword&gt;&lt;keyword&gt;United Kingdom&lt;/keyword&gt;&lt;/keywords&gt;&lt;dates&gt;&lt;year&gt;2016&lt;/year&gt;&lt;pub-dates&gt;&lt;date&gt;Jun 6&lt;/date&gt;&lt;/pub-dates&gt;&lt;/dates&gt;&lt;isbn&gt;1748-5908 (Electronic)&amp;#xD;1748-5908 (Linking)&lt;/isbn&gt;&lt;accession-num&gt;27268021&lt;/accession-num&gt;&lt;urls&gt;&lt;related-urls&gt;&lt;url&gt;https://www.ncbi.nlm.nih.gov/pubmed/27268021&lt;/url&gt;&lt;/related-urls&gt;&lt;/urls&gt;&lt;custom2&gt;PMC4895878&lt;/custom2&gt;&lt;electronic-resource-num&gt;10.1186/s13012-016-0444-0&lt;/electronic-resource-num&gt;&lt;/record&gt;&lt;/Cite&gt;&lt;/EndNote&gt;</w:instrText>
      </w:r>
      <w:r w:rsidR="00E00349">
        <w:fldChar w:fldCharType="separate"/>
      </w:r>
      <w:r w:rsidR="00EF57F1">
        <w:rPr>
          <w:noProof/>
        </w:rPr>
        <w:t>(Monks, 2016)</w:t>
      </w:r>
      <w:r w:rsidR="00E00349">
        <w:fldChar w:fldCharType="end"/>
      </w:r>
      <w:r w:rsidR="00E00349">
        <w:t xml:space="preserve">. It </w:t>
      </w:r>
      <w:r w:rsidR="00E00349" w:rsidRPr="0080108C">
        <w:t xml:space="preserve">includes a set of </w:t>
      </w:r>
      <w:r w:rsidR="007A4D15" w:rsidRPr="0080108C">
        <w:t>techniques that</w:t>
      </w:r>
      <w:r w:rsidR="00E00349" w:rsidRPr="0080108C">
        <w:t xml:space="preserve"> are designed to produce optimal solutions to problems in the face of multiple sources of variation</w:t>
      </w:r>
      <w:r w:rsidR="00E00349">
        <w:t xml:space="preserve">. </w:t>
      </w:r>
      <w:r w:rsidR="00D24950" w:rsidRPr="00D81E03">
        <w:rPr>
          <w:highlight w:val="yellow"/>
        </w:rPr>
        <w:t>Some</w:t>
      </w:r>
      <w:r w:rsidR="00D81E03" w:rsidRPr="00D81E03">
        <w:rPr>
          <w:highlight w:val="yellow"/>
        </w:rPr>
        <w:t xml:space="preserve"> examples of</w:t>
      </w:r>
      <w:r w:rsidR="00D24950" w:rsidRPr="00D81E03">
        <w:rPr>
          <w:highlight w:val="yellow"/>
        </w:rPr>
        <w:t xml:space="preserve"> operational research techniques are optimisation, simulation, q</w:t>
      </w:r>
      <w:r w:rsidR="00D81E03" w:rsidRPr="00D81E03">
        <w:rPr>
          <w:highlight w:val="yellow"/>
        </w:rPr>
        <w:t>ueuing theory and system dynamics.</w:t>
      </w:r>
      <w:r w:rsidR="00D81E03">
        <w:t xml:space="preserve"> </w:t>
      </w:r>
      <w:r w:rsidR="00DF49FA">
        <w:t>O</w:t>
      </w:r>
      <w:r w:rsidR="00DF49FA" w:rsidRPr="006F0ECF">
        <w:t xml:space="preserve">perational </w:t>
      </w:r>
      <w:r w:rsidR="00DF49FA">
        <w:t>r</w:t>
      </w:r>
      <w:r w:rsidR="00DF49FA" w:rsidRPr="006F0ECF">
        <w:t>esearch</w:t>
      </w:r>
      <w:r w:rsidR="00DF49FA" w:rsidDel="00DF49FA">
        <w:t xml:space="preserve"> </w:t>
      </w:r>
      <w:r w:rsidR="003548A4">
        <w:t>model</w:t>
      </w:r>
      <w:r w:rsidR="00E00349">
        <w:t xml:space="preserve">s have been widely applied in healthcare, </w:t>
      </w:r>
      <w:r w:rsidR="003548A4">
        <w:t xml:space="preserve">e.g. </w:t>
      </w:r>
      <w:r w:rsidR="00E00349">
        <w:t xml:space="preserve">for </w:t>
      </w:r>
      <w:r w:rsidR="008B153D">
        <w:t>deciding where to locate</w:t>
      </w:r>
      <w:r w:rsidR="0086488C">
        <w:t xml:space="preserve"> ambulances</w:t>
      </w:r>
      <w:r w:rsidR="0062374F">
        <w:t xml:space="preserve"> </w:t>
      </w:r>
      <w:r w:rsidR="006D2411">
        <w:fldChar w:fldCharType="begin"/>
      </w:r>
      <w:r w:rsidR="006D2411">
        <w:instrText xml:space="preserve"> ADDIN EN.CITE &lt;EndNote&gt;&lt;Cite&gt;&lt;Author&gt;Ingolfsson&lt;/Author&gt;&lt;Year&gt;2008&lt;/Year&gt;&lt;RecNum&gt;40621&lt;/RecNum&gt;&lt;DisplayText&gt;(Ingolfsson et al., 2008)&lt;/DisplayText&gt;&lt;record&gt;&lt;rec-number&gt;40621&lt;/rec-number&gt;&lt;foreign-keys&gt;&lt;key app="EN" db-id="9szzaf5xbwsxt5ezwsapa29xasw2z0v25v5r" timestamp="1535987034"&gt;40621&lt;/key&gt;&lt;/foreign-keys&gt;&lt;ref-type name="Journal Article"&gt;17&lt;/ref-type&gt;&lt;contributors&gt;&lt;authors&gt;&lt;author&gt;Ingolfsson, Armann&lt;/author&gt;&lt;author&gt;Budge, Susan&lt;/author&gt;&lt;author&gt;Erkut, Erhan&lt;/author&gt;&lt;/authors&gt;&lt;/contributors&gt;&lt;titles&gt;&lt;title&gt;Optimal ambulance location with random delays and travel times&lt;/title&gt;&lt;secondary-title&gt;Health Care Management Science&lt;/secondary-title&gt;&lt;/titles&gt;&lt;periodical&gt;&lt;full-title&gt;Health Care Management Science&lt;/full-title&gt;&lt;/periodical&gt;&lt;pages&gt;262-274&lt;/pages&gt;&lt;volume&gt;11&lt;/volume&gt;&lt;number&gt;3&lt;/number&gt;&lt;dates&gt;&lt;year&gt;2008&lt;/year&gt;&lt;/dates&gt;&lt;isbn&gt;1386-9620&lt;/isbn&gt;&lt;urls&gt;&lt;/urls&gt;&lt;/record&gt;&lt;/Cite&gt;&lt;/EndNote&gt;</w:instrText>
      </w:r>
      <w:r w:rsidR="006D2411">
        <w:fldChar w:fldCharType="separate"/>
      </w:r>
      <w:r w:rsidR="006D2411">
        <w:rPr>
          <w:noProof/>
        </w:rPr>
        <w:t>(Ingolfsson et al., 2008)</w:t>
      </w:r>
      <w:r w:rsidR="006D2411">
        <w:fldChar w:fldCharType="end"/>
      </w:r>
      <w:r w:rsidR="00E00349">
        <w:t>, designing screening programmes</w:t>
      </w:r>
      <w:r w:rsidR="0062374F">
        <w:t xml:space="preserve"> </w:t>
      </w:r>
      <w:r w:rsidR="006D2411">
        <w:fldChar w:fldCharType="begin"/>
      </w:r>
      <w:r w:rsidR="006D2411">
        <w:instrText xml:space="preserve"> ADDIN EN.CITE &lt;EndNote&gt;&lt;Cite&gt;&lt;Author&gt;Ayer&lt;/Author&gt;&lt;Year&gt;2015&lt;/Year&gt;&lt;RecNum&gt;40622&lt;/RecNum&gt;&lt;DisplayText&gt;(Ayer et al., 2015)&lt;/DisplayText&gt;&lt;record&gt;&lt;rec-number&gt;40622&lt;/rec-number&gt;&lt;foreign-keys&gt;&lt;key app="EN" db-id="9szzaf5xbwsxt5ezwsapa29xasw2z0v25v5r" timestamp="1535987157"&gt;40622&lt;/key&gt;&lt;/foreign-keys&gt;&lt;ref-type name="Journal Article"&gt;17&lt;/ref-type&gt;&lt;contributors&gt;&lt;authors&gt;&lt;author&gt;Ayer, Turgay&lt;/author&gt;&lt;author&gt;Alagoz, Oguzhan&lt;/author&gt;&lt;author&gt;Stout, Natasha K&lt;/author&gt;&lt;author&gt;Burnside, Elizabeth S&lt;/author&gt;&lt;/authors&gt;&lt;/contributors&gt;&lt;titles&gt;&lt;title&gt;Heterogeneity in women’s adherence and its role in optimal breast cancer screening policies&lt;/title&gt;&lt;secondary-title&gt;Management Science&lt;/secondary-title&gt;&lt;/titles&gt;&lt;periodical&gt;&lt;full-title&gt;Management Science&lt;/full-title&gt;&lt;/periodical&gt;&lt;pages&gt;1339-1362&lt;/pages&gt;&lt;volume&gt;62&lt;/volume&gt;&lt;number&gt;5&lt;/number&gt;&lt;dates&gt;&lt;year&gt;2015&lt;/year&gt;&lt;/dates&gt;&lt;isbn&gt;0025-1909&lt;/isbn&gt;&lt;urls&gt;&lt;/urls&gt;&lt;/record&gt;&lt;/Cite&gt;&lt;/EndNote&gt;</w:instrText>
      </w:r>
      <w:r w:rsidR="006D2411">
        <w:fldChar w:fldCharType="separate"/>
      </w:r>
      <w:r w:rsidR="006D2411">
        <w:rPr>
          <w:noProof/>
        </w:rPr>
        <w:t>(Ayer et al., 2015)</w:t>
      </w:r>
      <w:r w:rsidR="006D2411">
        <w:fldChar w:fldCharType="end"/>
      </w:r>
      <w:r w:rsidR="001234C9">
        <w:t xml:space="preserve"> </w:t>
      </w:r>
      <w:r w:rsidR="00E00349">
        <w:t>and deciding appointment times</w:t>
      </w:r>
      <w:r w:rsidR="0062374F">
        <w:t xml:space="preserve"> </w:t>
      </w:r>
      <w:r w:rsidR="006D2411">
        <w:fldChar w:fldCharType="begin"/>
      </w:r>
      <w:r w:rsidR="006D2411">
        <w:instrText xml:space="preserve"> ADDIN EN.CITE &lt;EndNote&gt;&lt;Cite&gt;&lt;Author&gt;Gupta&lt;/Author&gt;&lt;Year&gt;2008&lt;/Year&gt;&lt;RecNum&gt;40623&lt;/RecNum&gt;&lt;DisplayText&gt;(Gupta and Denton, 2008)&lt;/DisplayText&gt;&lt;record&gt;&lt;rec-number&gt;40623&lt;/rec-number&gt;&lt;foreign-keys&gt;&lt;key app="EN" db-id="9szzaf5xbwsxt5ezwsapa29xasw2z0v25v5r" timestamp="1535987259"&gt;40623&lt;/key&gt;&lt;/foreign-keys&gt;&lt;ref-type name="Journal Article"&gt;17&lt;/ref-type&gt;&lt;contributors&gt;&lt;authors&gt;&lt;author&gt;Gupta, Diwakar&lt;/author&gt;&lt;author&gt;Denton, Brian&lt;/author&gt;&lt;/authors&gt;&lt;/contributors&gt;&lt;titles&gt;&lt;title&gt;Appointment scheduling in health care: Challenges and opportunities&lt;/title&gt;&lt;secondary-title&gt;IIE transactions&lt;/secondary-title&gt;&lt;/titles&gt;&lt;periodical&gt;&lt;full-title&gt;IIE transactions&lt;/full-title&gt;&lt;/periodical&gt;&lt;pages&gt;800-819&lt;/pages&gt;&lt;volume&gt;40&lt;/volume&gt;&lt;number&gt;9&lt;/number&gt;&lt;dates&gt;&lt;year&gt;2008&lt;/year&gt;&lt;/dates&gt;&lt;isbn&gt;0740-817X&lt;/isbn&gt;&lt;urls&gt;&lt;/urls&gt;&lt;/record&gt;&lt;/Cite&gt;&lt;/EndNote&gt;</w:instrText>
      </w:r>
      <w:r w:rsidR="006D2411">
        <w:fldChar w:fldCharType="separate"/>
      </w:r>
      <w:r w:rsidR="006D2411">
        <w:rPr>
          <w:noProof/>
        </w:rPr>
        <w:t>(Gupta and Denton, 2008)</w:t>
      </w:r>
      <w:r w:rsidR="006D2411">
        <w:fldChar w:fldCharType="end"/>
      </w:r>
      <w:r w:rsidR="00E00349">
        <w:t xml:space="preserve">. </w:t>
      </w:r>
      <w:r w:rsidR="00F81898">
        <w:t>In order to gain a general overview, r</w:t>
      </w:r>
      <w:r w:rsidR="00E00349">
        <w:t xml:space="preserve">eaders may wish to refer to </w:t>
      </w:r>
      <w:r w:rsidR="00F81898">
        <w:t xml:space="preserve">broad </w:t>
      </w:r>
      <w:r w:rsidR="00E00349">
        <w:t xml:space="preserve">reviews of </w:t>
      </w:r>
      <w:r w:rsidR="00DF49FA">
        <w:t>o</w:t>
      </w:r>
      <w:r w:rsidR="00DF49FA" w:rsidRPr="006F0ECF">
        <w:t xml:space="preserve">perational </w:t>
      </w:r>
      <w:r w:rsidR="00DF49FA">
        <w:t>r</w:t>
      </w:r>
      <w:r w:rsidR="00DF49FA" w:rsidRPr="006F0ECF">
        <w:t>esearch</w:t>
      </w:r>
      <w:r w:rsidR="00E00349">
        <w:t xml:space="preserve"> applications in healthcare</w:t>
      </w:r>
      <w:r w:rsidR="00D25EEA">
        <w:t xml:space="preserve"> </w:t>
      </w:r>
      <w:r w:rsidR="00E00349">
        <w:fldChar w:fldCharType="begin"/>
      </w:r>
      <w:r w:rsidR="00EF57F1">
        <w:instrText xml:space="preserve"> ADDIN EN.CITE &lt;EndNote&gt;&lt;Cite&gt;&lt;Author&gt;Günal&lt;/Author&gt;&lt;Year&gt;2010&lt;/Year&gt;&lt;RecNum&gt;40584&lt;/RecNum&gt;&lt;DisplayText&gt;(Günal and Pidd, 2010, Hulshof et al., 2012)&lt;/DisplayText&gt;&lt;record&gt;&lt;rec-number&gt;40584&lt;/rec-number&gt;&lt;foreign-keys&gt;&lt;key app="EN" db-id="9szzaf5xbwsxt5ezwsapa29xasw2z0v25v5r" timestamp="1513012362"&gt;40584&lt;/key&gt;&lt;key app="ENWeb" db-id=""&gt;0&lt;/key&gt;&lt;/foreign-keys&gt;&lt;ref-type name="Journal Article"&gt;17&lt;/ref-type&gt;&lt;contributors&gt;&lt;authors&gt;&lt;author&gt;Günal, M. M.&lt;/author&gt;&lt;author&gt;Pidd, M.&lt;/author&gt;&lt;/authors&gt;&lt;/contributors&gt;&lt;titles&gt;&lt;title&gt;Discrete event simulation for performance modelling in health care: a review of the literature&lt;/title&gt;&lt;secondary-title&gt;Journal of Simulation&lt;/secondary-title&gt;&lt;/titles&gt;&lt;periodical&gt;&lt;full-title&gt;Journal of Simulation&lt;/full-title&gt;&lt;/periodical&gt;&lt;pages&gt;42-51&lt;/pages&gt;&lt;volume&gt;4&lt;/volume&gt;&lt;number&gt;1&lt;/number&gt;&lt;dates&gt;&lt;year&gt;2010&lt;/year&gt;&lt;/dates&gt;&lt;isbn&gt;1747-7778&amp;#xD;1747-7786&lt;/isbn&gt;&lt;urls&gt;&lt;/urls&gt;&lt;electronic-resource-num&gt;10.1057/jos.2009.25&lt;/electronic-resource-num&gt;&lt;/record&gt;&lt;/Cite&gt;&lt;Cite&gt;&lt;Author&gt;Hulshof&lt;/Author&gt;&lt;Year&gt;2012&lt;/Year&gt;&lt;RecNum&gt;38878&lt;/RecNum&gt;&lt;record&gt;&lt;rec-number&gt;38878&lt;/rec-number&gt;&lt;foreign-keys&gt;&lt;key app="EN" db-id="9szzaf5xbwsxt5ezwsapa29xasw2z0v25v5r" timestamp="1497259977"&gt;38878&lt;/key&gt;&lt;key app="ENWeb" db-id=""&gt;0&lt;/key&gt;&lt;/foreign-keys&gt;&lt;ref-type name="Journal Article"&gt;17&lt;/ref-type&gt;&lt;contributors&gt;&lt;authors&gt;&lt;author&gt;Hulshof, Peter J. H.&lt;/author&gt;&lt;author&gt;Kortbeek, Nikky&lt;/author&gt;&lt;author&gt;Boucherie, Richard J.&lt;/author&gt;&lt;author&gt;Hans, Erwin W.&lt;/author&gt;&lt;author&gt;Bakker, Piet J. M.&lt;/author&gt;&lt;/authors&gt;&lt;/contributors&gt;&lt;titles&gt;&lt;title&gt;Taxonomic classification of planning decisions in health care: a structured review of the state of the art in OR/MS&lt;/title&gt;&lt;secondary-title&gt;Health Systems&lt;/secondary-title&gt;&lt;/titles&gt;&lt;periodical&gt;&lt;full-title&gt;Health Systems&lt;/full-title&gt;&lt;/periodical&gt;&lt;pages&gt;129-175&lt;/pages&gt;&lt;volume&gt;1&lt;/volume&gt;&lt;number&gt;2&lt;/number&gt;&lt;dates&gt;&lt;year&gt;2012&lt;/year&gt;&lt;/dates&gt;&lt;isbn&gt;2047-6965&amp;#xD;2047-6973&lt;/isbn&gt;&lt;urls&gt;&lt;/urls&gt;&lt;electronic-resource-num&gt;10.1057/hs.2012.18&lt;/electronic-resource-num&gt;&lt;/record&gt;&lt;/Cite&gt;&lt;/EndNote&gt;</w:instrText>
      </w:r>
      <w:r w:rsidR="00E00349">
        <w:fldChar w:fldCharType="separate"/>
      </w:r>
      <w:r w:rsidR="00EF57F1">
        <w:rPr>
          <w:noProof/>
        </w:rPr>
        <w:t>(Günal and Pidd, 2010, Hulshof et al., 2012)</w:t>
      </w:r>
      <w:r w:rsidR="00E00349">
        <w:fldChar w:fldCharType="end"/>
      </w:r>
      <w:r w:rsidR="00E00349">
        <w:t xml:space="preserve">. </w:t>
      </w:r>
    </w:p>
    <w:p w14:paraId="4B929B29" w14:textId="28CEB4B2" w:rsidR="00C71423" w:rsidRDefault="00DF076C" w:rsidP="00E13373">
      <w:pPr>
        <w:spacing w:line="240" w:lineRule="auto"/>
      </w:pPr>
      <w:r w:rsidRPr="00DA6FD1">
        <w:t xml:space="preserve">Our </w:t>
      </w:r>
      <w:r w:rsidR="00D25EEA">
        <w:t>paper</w:t>
      </w:r>
      <w:r w:rsidR="00D25EEA" w:rsidRPr="00DA6FD1">
        <w:t xml:space="preserve"> </w:t>
      </w:r>
      <w:r w:rsidRPr="00DA6FD1">
        <w:t xml:space="preserve">aims to </w:t>
      </w:r>
      <w:r w:rsidR="00E00349" w:rsidRPr="00DA6FD1">
        <w:t>describe and determine how</w:t>
      </w:r>
      <w:r w:rsidR="00EA35DE" w:rsidRPr="00DA6FD1">
        <w:t xml:space="preserve"> </w:t>
      </w:r>
      <w:r w:rsidR="00DF49FA">
        <w:t>o</w:t>
      </w:r>
      <w:r w:rsidR="00DF49FA" w:rsidRPr="006F0ECF">
        <w:t xml:space="preserve">perational </w:t>
      </w:r>
      <w:r w:rsidR="00DF49FA">
        <w:t>r</w:t>
      </w:r>
      <w:r w:rsidR="00DF49FA" w:rsidRPr="006F0ECF">
        <w:t>esearch</w:t>
      </w:r>
      <w:r w:rsidR="00DF49FA" w:rsidRPr="00DA6FD1" w:rsidDel="00DF49FA">
        <w:t xml:space="preserve"> </w:t>
      </w:r>
      <w:r w:rsidR="00B93686" w:rsidRPr="00DA6FD1">
        <w:t xml:space="preserve">techniques </w:t>
      </w:r>
      <w:r w:rsidR="00B93686" w:rsidRPr="00161101">
        <w:rPr>
          <w:strike/>
          <w:highlight w:val="yellow"/>
        </w:rPr>
        <w:t>for</w:t>
      </w:r>
      <w:r w:rsidR="00EA35DE" w:rsidRPr="00161101">
        <w:rPr>
          <w:strike/>
          <w:highlight w:val="yellow"/>
        </w:rPr>
        <w:t xml:space="preserve"> </w:t>
      </w:r>
      <w:r w:rsidR="00D058A6" w:rsidRPr="00161101">
        <w:rPr>
          <w:strike/>
          <w:highlight w:val="yellow"/>
        </w:rPr>
        <w:t xml:space="preserve">planning </w:t>
      </w:r>
      <w:r w:rsidR="00EA35DE" w:rsidRPr="00161101">
        <w:rPr>
          <w:strike/>
          <w:highlight w:val="yellow"/>
        </w:rPr>
        <w:t>nurs</w:t>
      </w:r>
      <w:r w:rsidR="00AC4226" w:rsidRPr="00161101">
        <w:rPr>
          <w:strike/>
          <w:highlight w:val="yellow"/>
        </w:rPr>
        <w:t>e</w:t>
      </w:r>
      <w:r w:rsidR="00EA35DE" w:rsidRPr="00161101">
        <w:rPr>
          <w:strike/>
          <w:highlight w:val="yellow"/>
        </w:rPr>
        <w:t xml:space="preserve"> staff</w:t>
      </w:r>
      <w:r w:rsidR="00AC4226" w:rsidRPr="00161101">
        <w:rPr>
          <w:strike/>
          <w:highlight w:val="yellow"/>
        </w:rPr>
        <w:t>ing</w:t>
      </w:r>
      <w:r w:rsidR="00B93686" w:rsidRPr="009C0191">
        <w:rPr>
          <w:strike/>
        </w:rPr>
        <w:t xml:space="preserve"> </w:t>
      </w:r>
      <w:r w:rsidR="00B93686" w:rsidRPr="00DA6FD1">
        <w:t>could</w:t>
      </w:r>
      <w:r w:rsidR="00302F03" w:rsidRPr="00DA6FD1">
        <w:t xml:space="preserve"> </w:t>
      </w:r>
      <w:r w:rsidR="00E00778">
        <w:t>contribute to planning nurse staffing, building on both the research evidence base on nurse staffing and outcomes</w:t>
      </w:r>
      <w:r w:rsidR="00D25EEA">
        <w:t>,</w:t>
      </w:r>
      <w:r w:rsidR="00E00778">
        <w:t xml:space="preserve"> </w:t>
      </w:r>
      <w:r w:rsidR="008B153D">
        <w:t xml:space="preserve">and </w:t>
      </w:r>
      <w:r w:rsidR="008B153D" w:rsidRPr="00DA6FD1">
        <w:t>the</w:t>
      </w:r>
      <w:r w:rsidR="00302F03" w:rsidRPr="00DA6FD1">
        <w:t xml:space="preserve"> </w:t>
      </w:r>
      <w:r w:rsidR="00F81898">
        <w:t>“</w:t>
      </w:r>
      <w:r w:rsidR="00174146">
        <w:t>traditional</w:t>
      </w:r>
      <w:r w:rsidR="00F81898">
        <w:t xml:space="preserve">” approaches </w:t>
      </w:r>
      <w:r w:rsidR="00E00778">
        <w:t>to planning nurse staffing</w:t>
      </w:r>
      <w:r w:rsidR="00865383">
        <w:t xml:space="preserve">. </w:t>
      </w:r>
      <w:r w:rsidR="00865383" w:rsidRPr="00BC4FC0">
        <w:rPr>
          <w:highlight w:val="yellow"/>
        </w:rPr>
        <w:t xml:space="preserve">We start by </w:t>
      </w:r>
      <w:r w:rsidR="00F81898" w:rsidRPr="00BC4FC0">
        <w:rPr>
          <w:highlight w:val="yellow"/>
        </w:rPr>
        <w:t>briefly describ</w:t>
      </w:r>
      <w:r w:rsidR="00865383" w:rsidRPr="00BC4FC0">
        <w:rPr>
          <w:highlight w:val="yellow"/>
        </w:rPr>
        <w:t xml:space="preserve">ing the traditional approaches, and then </w:t>
      </w:r>
      <w:r w:rsidR="00C17770">
        <w:rPr>
          <w:highlight w:val="yellow"/>
        </w:rPr>
        <w:t>present</w:t>
      </w:r>
      <w:r w:rsidR="00BC4FC0" w:rsidRPr="00BC4FC0">
        <w:rPr>
          <w:highlight w:val="yellow"/>
        </w:rPr>
        <w:t xml:space="preserve"> a narrative review of the operational research literature.</w:t>
      </w:r>
      <w:r w:rsidR="00BC4FC0">
        <w:t xml:space="preserve"> </w:t>
      </w:r>
    </w:p>
    <w:p w14:paraId="7A64F5EE" w14:textId="6EE56DDD" w:rsidR="00595A9E" w:rsidRPr="000333C2" w:rsidRDefault="007C3D20" w:rsidP="00915AB0">
      <w:pPr>
        <w:pStyle w:val="Heading1"/>
        <w:spacing w:line="480" w:lineRule="auto"/>
      </w:pPr>
      <w:r>
        <w:t>Traditional</w:t>
      </w:r>
      <w:r w:rsidR="00E315E6" w:rsidRPr="000333C2">
        <w:t xml:space="preserve"> </w:t>
      </w:r>
      <w:r w:rsidR="00BB4FED">
        <w:t>ap</w:t>
      </w:r>
      <w:r w:rsidR="0039255E">
        <w:t>p</w:t>
      </w:r>
      <w:r w:rsidR="00BB4FED">
        <w:t xml:space="preserve">roaches to planning </w:t>
      </w:r>
      <w:r w:rsidR="00E315E6" w:rsidRPr="000333C2">
        <w:t>nurse staffing</w:t>
      </w:r>
    </w:p>
    <w:p w14:paraId="62F441D4" w14:textId="77777777" w:rsidR="00E13373" w:rsidRDefault="00F933AA" w:rsidP="00F23FD5">
      <w:pPr>
        <w:spacing w:line="240" w:lineRule="auto"/>
      </w:pPr>
      <w:r>
        <w:t xml:space="preserve">Nursing managers must </w:t>
      </w:r>
      <w:r w:rsidR="002049CF">
        <w:t xml:space="preserve">decide how many nursing staff to </w:t>
      </w:r>
      <w:r w:rsidR="002049CF" w:rsidRPr="00AA0EFF">
        <w:rPr>
          <w:i/>
        </w:rPr>
        <w:t>employ</w:t>
      </w:r>
      <w:r w:rsidR="002049CF">
        <w:t xml:space="preserve"> (</w:t>
      </w:r>
      <w:r w:rsidR="00ED4DEF">
        <w:t xml:space="preserve">referred to as the </w:t>
      </w:r>
      <w:r w:rsidR="00734C38" w:rsidRPr="00782115">
        <w:rPr>
          <w:i/>
        </w:rPr>
        <w:t>n</w:t>
      </w:r>
      <w:r w:rsidR="00ED4DEF" w:rsidRPr="00782115">
        <w:rPr>
          <w:i/>
        </w:rPr>
        <w:t xml:space="preserve">ursing </w:t>
      </w:r>
      <w:r w:rsidR="002049CF" w:rsidRPr="00782115">
        <w:rPr>
          <w:i/>
        </w:rPr>
        <w:t>establishment</w:t>
      </w:r>
      <w:r w:rsidR="002049CF">
        <w:t xml:space="preserve">) and how many nursing staff to </w:t>
      </w:r>
      <w:r w:rsidR="002049CF" w:rsidRPr="00AA0EFF">
        <w:rPr>
          <w:i/>
        </w:rPr>
        <w:t>deploy</w:t>
      </w:r>
      <w:r w:rsidR="002049CF">
        <w:t xml:space="preserve"> </w:t>
      </w:r>
      <w:r w:rsidR="00DA16F2">
        <w:t>each</w:t>
      </w:r>
      <w:r w:rsidR="002049CF">
        <w:t xml:space="preserve"> shift. These are separa</w:t>
      </w:r>
      <w:r w:rsidR="00FC11A6">
        <w:t xml:space="preserve">te but inter-related decisions, which rely on </w:t>
      </w:r>
      <w:r w:rsidR="0024630F">
        <w:t>being able to</w:t>
      </w:r>
      <w:r w:rsidR="00FC11A6">
        <w:t xml:space="preserve"> quantify</w:t>
      </w:r>
      <w:r w:rsidR="0024630F">
        <w:t xml:space="preserve"> </w:t>
      </w:r>
      <w:r w:rsidR="00FC11A6">
        <w:t xml:space="preserve">nursing </w:t>
      </w:r>
      <w:r w:rsidR="00FC11A6" w:rsidRPr="00782115">
        <w:rPr>
          <w:i/>
        </w:rPr>
        <w:t>workload</w:t>
      </w:r>
      <w:r w:rsidR="002444D8">
        <w:rPr>
          <w:i/>
        </w:rPr>
        <w:t xml:space="preserve">. </w:t>
      </w:r>
      <w:r w:rsidR="00595A9E">
        <w:t>There is a long history of methods to determine appropriate nurse staffing levels</w:t>
      </w:r>
      <w:r w:rsidR="00BB4FED">
        <w:t>; a</w:t>
      </w:r>
      <w:r w:rsidR="00D25EEA">
        <w:t>n early</w:t>
      </w:r>
      <w:r w:rsidR="00BB4FED">
        <w:t xml:space="preserve"> study</w:t>
      </w:r>
      <w:r w:rsidR="00595A9E">
        <w:t xml:space="preserve"> published </w:t>
      </w:r>
      <w:r w:rsidR="00D25EEA">
        <w:t xml:space="preserve">in </w:t>
      </w:r>
      <w:r w:rsidR="00595A9E">
        <w:t>1922</w:t>
      </w:r>
      <w:r w:rsidR="00BB4FED">
        <w:t xml:space="preserve"> </w:t>
      </w:r>
      <w:r w:rsidR="00D25EEA">
        <w:t>looked at how much nursing work was done by students and graduate nurses in New York City hospitals</w:t>
      </w:r>
      <w:r w:rsidR="003C7256">
        <w:t xml:space="preserve"> </w:t>
      </w:r>
      <w:r w:rsidR="00595A9E">
        <w:fldChar w:fldCharType="begin"/>
      </w:r>
      <w:r w:rsidR="00EF57F1">
        <w:instrText xml:space="preserve"> ADDIN EN.CITE &lt;EndNote&gt;&lt;Cite&gt;&lt;Author&gt;Lewinski-Corwin&lt;/Author&gt;&lt;RecNum&gt;40575&lt;/RecNum&gt;&lt;DisplayText&gt;(Lewinski-Corwin, 1922)&lt;/DisplayText&gt;&lt;record&gt;&lt;rec-number&gt;40575&lt;/rec-number&gt;&lt;foreign-keys&gt;&lt;key app="EN" db-id="9szzaf5xbwsxt5ezwsapa29xasw2z0v25v5r" timestamp="1505726410"&gt;40575&lt;/key&gt;&lt;/foreign-keys&gt;&lt;ref-type name="Journal Article"&gt;17&lt;/ref-type&gt;&lt;contributors&gt;&lt;authors&gt;&lt;author&gt;Lewinski-Corwin, E.H.;&lt;/author&gt;&lt;/authors&gt;&lt;/contributors&gt;&lt;titles&gt;&lt;title&gt;The hospital nursing situation&lt;/title&gt;&lt;secondary-title&gt;American Journal of Nursing&lt;/secondary-title&gt;&lt;/titles&gt;&lt;periodical&gt;&lt;full-title&gt;American Journal of Nursing&lt;/full-title&gt;&lt;abbr-1&gt;Am. J. Nurs.&lt;/abbr-1&gt;&lt;abbr-2&gt;Am J Nurs&lt;/abbr-2&gt;&lt;/periodical&gt;&lt;pages&gt;603-606&lt;/pages&gt;&lt;volume&gt;22&lt;/volume&gt;&lt;number&gt;8&lt;/number&gt;&lt;dates&gt;&lt;year&gt;1922&lt;/year&gt;&lt;pub-dates&gt;&lt;date&gt;May 1922&lt;/date&gt;&lt;/pub-dates&gt;&lt;/dates&gt;&lt;urls&gt;&lt;/urls&gt;&lt;/record&gt;&lt;/Cite&gt;&lt;/EndNote&gt;</w:instrText>
      </w:r>
      <w:r w:rsidR="00595A9E">
        <w:fldChar w:fldCharType="separate"/>
      </w:r>
      <w:r w:rsidR="00EF57F1">
        <w:rPr>
          <w:noProof/>
        </w:rPr>
        <w:t>(Lewinski-Corwin, 1922)</w:t>
      </w:r>
      <w:r w:rsidR="00595A9E">
        <w:fldChar w:fldCharType="end"/>
      </w:r>
      <w:r w:rsidR="00E315E6">
        <w:t xml:space="preserve">. </w:t>
      </w:r>
    </w:p>
    <w:p w14:paraId="2B8713B2" w14:textId="73730E45" w:rsidR="00A761A0" w:rsidRDefault="008B153D" w:rsidP="00F23FD5">
      <w:pPr>
        <w:spacing w:line="240" w:lineRule="auto"/>
      </w:pPr>
      <w:r>
        <w:t>A wide variety of approaches ha</w:t>
      </w:r>
      <w:r w:rsidR="0062374F" w:rsidRPr="0062374F">
        <w:rPr>
          <w:highlight w:val="yellow"/>
        </w:rPr>
        <w:t>ve</w:t>
      </w:r>
      <w:r w:rsidR="003C7256">
        <w:t xml:space="preserve"> been described although many approaches share similar char</w:t>
      </w:r>
      <w:r w:rsidR="00D25EEA">
        <w:t>a</w:t>
      </w:r>
      <w:r w:rsidR="003C7256">
        <w:t xml:space="preserve">cteristics. </w:t>
      </w:r>
      <w:r w:rsidR="003C7256" w:rsidRPr="0062374F">
        <w:rPr>
          <w:strike/>
          <w:highlight w:val="yellow"/>
        </w:rPr>
        <w:t xml:space="preserve">First formally described in the </w:t>
      </w:r>
      <w:r w:rsidR="00F6361A" w:rsidRPr="0062374F">
        <w:rPr>
          <w:strike/>
          <w:highlight w:val="yellow"/>
        </w:rPr>
        <w:t>United Kingdom</w:t>
      </w:r>
      <w:r w:rsidR="003C7256" w:rsidRPr="0062374F">
        <w:rPr>
          <w:strike/>
          <w:highlight w:val="yellow"/>
        </w:rPr>
        <w:t xml:space="preserve"> in the 1970s,</w:t>
      </w:r>
      <w:r w:rsidR="003C7256" w:rsidRPr="0062374F">
        <w:rPr>
          <w:strike/>
        </w:rPr>
        <w:t xml:space="preserve"> </w:t>
      </w:r>
      <w:r w:rsidR="003C7256">
        <w:t xml:space="preserve"> </w:t>
      </w:r>
      <w:r w:rsidR="0039255E" w:rsidRPr="007D14B1">
        <w:t xml:space="preserve">Telford’s professional judgement method, which was first formally described in the </w:t>
      </w:r>
      <w:r w:rsidR="00F6361A">
        <w:t>United Kingdom</w:t>
      </w:r>
      <w:r w:rsidR="0039255E" w:rsidRPr="007D14B1">
        <w:t xml:space="preserve"> in the 1970s </w:t>
      </w:r>
      <w:r w:rsidR="00F96D1A" w:rsidRPr="00F96D1A">
        <w:rPr>
          <w:highlight w:val="yellow"/>
        </w:rPr>
        <w:fldChar w:fldCharType="begin"/>
      </w:r>
      <w:r w:rsidR="00F96D1A" w:rsidRPr="00F96D1A">
        <w:rPr>
          <w:highlight w:val="yellow"/>
        </w:rPr>
        <w:instrText xml:space="preserve"> ADDIN EN.CITE &lt;EndNote&gt;&lt;Cite&gt;&lt;Author&gt;Telford&lt;/Author&gt;&lt;Year&gt;1979&lt;/Year&gt;&lt;RecNum&gt;40641&lt;/RecNum&gt;&lt;DisplayText&gt;(Telford, 1979)&lt;/DisplayText&gt;&lt;record&gt;&lt;rec-number&gt;40641&lt;/rec-number&gt;&lt;foreign-keys&gt;&lt;key app="EN" db-id="9szzaf5xbwsxt5ezwsapa29xasw2z0v25v5r" timestamp="1552559166"&gt;40641&lt;/key&gt;&lt;key app="ENWeb" db-id=""&gt;0&lt;/key&gt;&lt;/foreign-keys&gt;&lt;ref-type name="Journal Article"&gt;17&lt;/ref-type&gt;&lt;contributors&gt;&lt;authors&gt;&lt;author&gt;Telford, W.A.&lt;/author&gt;&lt;/authors&gt;&lt;/contributors&gt;&lt;titles&gt;&lt;title&gt;Determining nursing establishments&lt;/title&gt;&lt;secondary-title&gt;Health services manpower review&lt;/secondary-title&gt;&lt;/titles&gt;&lt;periodical&gt;&lt;full-title&gt;Health Services Manpower Review&lt;/full-title&gt;&lt;abbr-1&gt;Health Serv. Manpow. Rev.&lt;/abbr-1&gt;&lt;abbr-2&gt;Health Serv Manpow Rev&lt;/abbr-2&gt;&lt;/periodical&gt;&lt;pages&gt;11-17&lt;/pages&gt;&lt;volume&gt;5&lt;/volume&gt;&lt;number&gt;4&lt;/number&gt;&lt;dates&gt;&lt;year&gt;1979&lt;/year&gt;&lt;/dates&gt;&lt;urls&gt;&lt;/urls&gt;&lt;/record&gt;&lt;/Cite&gt;&lt;/EndNote&gt;</w:instrText>
      </w:r>
      <w:r w:rsidR="00F96D1A" w:rsidRPr="00F96D1A">
        <w:rPr>
          <w:highlight w:val="yellow"/>
        </w:rPr>
        <w:fldChar w:fldCharType="separate"/>
      </w:r>
      <w:r w:rsidR="00F96D1A" w:rsidRPr="00F96D1A">
        <w:rPr>
          <w:noProof/>
          <w:highlight w:val="yellow"/>
        </w:rPr>
        <w:t>(Telford, 1979)</w:t>
      </w:r>
      <w:r w:rsidR="00F96D1A" w:rsidRPr="00F96D1A">
        <w:rPr>
          <w:highlight w:val="yellow"/>
        </w:rPr>
        <w:fldChar w:fldCharType="end"/>
      </w:r>
      <w:r w:rsidR="00F96D1A">
        <w:t xml:space="preserve">, </w:t>
      </w:r>
      <w:r w:rsidR="0039255E" w:rsidRPr="007D14B1">
        <w:t>provides a way of converting the shift level staffing plan, decided using expert opinion, into the number of staff to employ</w:t>
      </w:r>
      <w:r w:rsidR="00D76CE3">
        <w:t xml:space="preserve">. </w:t>
      </w:r>
      <w:r w:rsidR="0042744C" w:rsidRPr="00915AB0">
        <w:rPr>
          <w:i/>
        </w:rPr>
        <w:t>N</w:t>
      </w:r>
      <w:r w:rsidR="00A05395" w:rsidRPr="00782115">
        <w:rPr>
          <w:i/>
        </w:rPr>
        <w:t>urse-patient ratio</w:t>
      </w:r>
      <w:r w:rsidR="0042744C">
        <w:rPr>
          <w:i/>
        </w:rPr>
        <w:t xml:space="preserve"> </w:t>
      </w:r>
      <w:r w:rsidR="0042744C" w:rsidRPr="00915AB0">
        <w:t>approaches</w:t>
      </w:r>
      <w:r w:rsidR="00A05395" w:rsidRPr="00782115">
        <w:rPr>
          <w:i/>
        </w:rPr>
        <w:t xml:space="preserve"> </w:t>
      </w:r>
      <w:r w:rsidR="00A05395">
        <w:t xml:space="preserve">assign a </w:t>
      </w:r>
      <w:r w:rsidR="007C0109">
        <w:t>minimum</w:t>
      </w:r>
      <w:r w:rsidR="0042744C">
        <w:t xml:space="preserve"> or fixed</w:t>
      </w:r>
      <w:r w:rsidR="00A05395">
        <w:t xml:space="preserve"> number of nursing staff per occupied bed</w:t>
      </w:r>
      <w:r w:rsidR="0039255E">
        <w:t xml:space="preserve"> </w:t>
      </w:r>
      <w:r w:rsidR="0039255E">
        <w:fldChar w:fldCharType="begin"/>
      </w:r>
      <w:r w:rsidR="0039255E">
        <w:instrText xml:space="preserve"> ADDIN EN.CITE &lt;EndNote&gt;&lt;Cite&gt;&lt;Author&gt;Hurst&lt;/Author&gt;&lt;Year&gt;2003&lt;/Year&gt;&lt;RecNum&gt;28864&lt;/RecNum&gt;&lt;DisplayText&gt;(Hurst, 2003)&lt;/DisplayText&gt;&lt;record&gt;&lt;rec-number&gt;28864&lt;/rec-number&gt;&lt;foreign-keys&gt;&lt;key app="EN" db-id="9szzaf5xbwsxt5ezwsapa29xasw2z0v25v5r" timestamp="0"&gt;28864&lt;/key&gt;&lt;key app="ENWeb" db-id="SxjbTArtqggAAA-FLvs"&gt;4329&lt;/key&gt;&lt;/foreign-keys&gt;&lt;ref-type name="Book"&gt;6&lt;/ref-type&gt;&lt;contributors&gt;&lt;authors&gt;&lt;author&gt;Hurst, K.&lt;/author&gt;&lt;/authors&gt;&lt;/contributors&gt;&lt;titles&gt;&lt;title&gt;Selecting and Applying Methods for Estimating the Size and Mix of Nursing Teams: A Systematic Review of the Literature Commissioned by the Department of Health&lt;/title&gt;&lt;/titles&gt;&lt;dates&gt;&lt;year&gt;2003&lt;/year&gt;&lt;/dates&gt;&lt;publisher&gt;Nuffield Institute for Health&lt;/publisher&gt;&lt;urls&gt;&lt;related-urls&gt;&lt;url&gt;http://www.who.int/hrh/tools/size_mix.pdf&lt;/url&gt;&lt;url&gt;http://www.leeds.ac.uk/lihs/hsc/researchrpts.html&lt;/url&gt;&lt;/related-urls&gt;&lt;/urls&gt;&lt;/record&gt;&lt;/Cite&gt;&lt;/EndNote&gt;</w:instrText>
      </w:r>
      <w:r w:rsidR="0039255E">
        <w:fldChar w:fldCharType="separate"/>
      </w:r>
      <w:r w:rsidR="0039255E">
        <w:rPr>
          <w:noProof/>
        </w:rPr>
        <w:t>(Hurst, 2003)</w:t>
      </w:r>
      <w:r w:rsidR="0039255E">
        <w:fldChar w:fldCharType="end"/>
      </w:r>
      <w:r w:rsidR="0039255E">
        <w:t xml:space="preserve"> </w:t>
      </w:r>
      <w:r w:rsidR="0039255E" w:rsidRPr="0020130A">
        <w:t xml:space="preserve">and </w:t>
      </w:r>
      <w:r w:rsidR="000056CF" w:rsidRPr="0020130A">
        <w:t>m</w:t>
      </w:r>
      <w:r w:rsidR="007C0109" w:rsidRPr="0020130A">
        <w:t xml:space="preserve">inimum </w:t>
      </w:r>
      <w:r w:rsidR="000056CF" w:rsidRPr="0020130A">
        <w:t>nurse</w:t>
      </w:r>
      <w:r w:rsidR="00743262" w:rsidRPr="0020130A">
        <w:t>-</w:t>
      </w:r>
      <w:r w:rsidR="000056CF" w:rsidRPr="0020130A">
        <w:t xml:space="preserve">patient </w:t>
      </w:r>
      <w:r w:rsidR="007C0109" w:rsidRPr="0020130A">
        <w:t xml:space="preserve">ratios have been mandated </w:t>
      </w:r>
      <w:r w:rsidR="003524D7" w:rsidRPr="0020130A">
        <w:t xml:space="preserve">in </w:t>
      </w:r>
      <w:r w:rsidR="007C0109" w:rsidRPr="0020130A">
        <w:t>several regions</w:t>
      </w:r>
      <w:r w:rsidR="008F18F3">
        <w:t xml:space="preserve"> </w:t>
      </w:r>
      <w:r w:rsidR="004A4D46" w:rsidRPr="0020130A">
        <w:fldChar w:fldCharType="begin"/>
      </w:r>
      <w:r w:rsidR="00EF57F1" w:rsidRPr="0020130A">
        <w:instrText xml:space="preserve"> ADDIN EN.CITE &lt;EndNote&gt;&lt;Cite&gt;&lt;Year&gt;2012&lt;/Year&gt;&lt;RecNum&gt;40580&lt;/RecNum&gt;&lt;DisplayText&gt;(Royal College of Nursing, 2012)&lt;/DisplayText&gt;&lt;record&gt;&lt;rec-number&gt;40580&lt;/rec-number&gt;&lt;foreign-keys&gt;&lt;key app="EN" db-id="9szzaf5xbwsxt5ezwsapa29xasw2z0v25v5r" timestamp="1509621331"&gt;40580&lt;/key&gt;&lt;key app="ENWeb" db-id=""&gt;0&lt;/key&gt;&lt;/foreign-keys&gt;&lt;ref-type name="Report"&gt;27&lt;/ref-type&gt;&lt;contributors&gt;&lt;authors&gt;&lt;author&gt;Royal College of Nursing,&lt;/author&gt;&lt;/authors&gt;&lt;tertiary-authors&gt;&lt;author&gt;RCN&lt;/author&gt;&lt;/tertiary-authors&gt;&lt;/contributors&gt;&lt;titles&gt;&lt;title&gt;Mandatory nurse staffing levels&lt;/title&gt;&lt;/titles&gt;&lt;dates&gt;&lt;year&gt;2012&lt;/year&gt;&lt;pub-dates&gt;&lt;date&gt;March&lt;/date&gt;&lt;/pub-dates&gt;&lt;/dates&gt;&lt;pub-location&gt;London&lt;/pub-location&gt;&lt;publisher&gt;RCN&amp;#xD;&lt;/publisher&gt;&lt;urls&gt;&lt;/urls&gt;&lt;/record&gt;&lt;/Cite&gt;&lt;/EndNote&gt;</w:instrText>
      </w:r>
      <w:r w:rsidR="004A4D46" w:rsidRPr="0020130A">
        <w:fldChar w:fldCharType="separate"/>
      </w:r>
      <w:r w:rsidR="00EF57F1" w:rsidRPr="0020130A">
        <w:rPr>
          <w:noProof/>
        </w:rPr>
        <w:t>(Royal College of Nursing, 2012)</w:t>
      </w:r>
      <w:r w:rsidR="004A4D46" w:rsidRPr="0020130A">
        <w:fldChar w:fldCharType="end"/>
      </w:r>
      <w:r w:rsidR="007C0109" w:rsidRPr="0020130A">
        <w:t>.</w:t>
      </w:r>
      <w:r w:rsidR="000056CF">
        <w:t xml:space="preserve"> </w:t>
      </w:r>
      <w:r w:rsidR="0039255E">
        <w:t xml:space="preserve">These approaches assume that all patients have similar requirements for care, or that the average is stable across patient groups, so needs can largely be anticipated and met with a set roster. </w:t>
      </w:r>
      <w:r w:rsidR="00A761A0">
        <w:t xml:space="preserve">Thus these approaches tend to set a minimum level with an explicit or implied expectation that any additional staffing requirements be determined </w:t>
      </w:r>
      <w:r w:rsidR="00A761A0" w:rsidRPr="00A761A0">
        <w:rPr>
          <w:highlight w:val="yellow"/>
        </w:rPr>
        <w:t>when demand increases</w:t>
      </w:r>
      <w:r w:rsidR="00A761A0">
        <w:t xml:space="preserve">. </w:t>
      </w:r>
    </w:p>
    <w:p w14:paraId="22F321F9" w14:textId="6D9E0A0B" w:rsidR="002C6539" w:rsidRDefault="008B153D" w:rsidP="00684CFE">
      <w:pPr>
        <w:spacing w:line="240" w:lineRule="auto"/>
      </w:pPr>
      <w:r>
        <w:t>Approaches that seek to account for individual patient variation in need</w:t>
      </w:r>
      <w:r w:rsidR="000056CF">
        <w:t xml:space="preserve"> can be used as alternatives</w:t>
      </w:r>
      <w:r w:rsidR="003548A4">
        <w:t xml:space="preserve"> to,</w:t>
      </w:r>
      <w:r w:rsidR="000056CF">
        <w:t xml:space="preserve"> or in conjunction with</w:t>
      </w:r>
      <w:r w:rsidR="003548A4">
        <w:t>,</w:t>
      </w:r>
      <w:r w:rsidR="000056CF">
        <w:t xml:space="preserve"> mandatory minimums</w:t>
      </w:r>
      <w:r w:rsidR="00743262">
        <w:t xml:space="preserve">. </w:t>
      </w:r>
      <w:r w:rsidR="00403B7F" w:rsidRPr="00782115">
        <w:rPr>
          <w:i/>
        </w:rPr>
        <w:t>Patient classification systems</w:t>
      </w:r>
      <w:r w:rsidR="00403B7F">
        <w:t xml:space="preserve"> group patients according to their nursing care needs</w:t>
      </w:r>
      <w:r w:rsidR="0042744C">
        <w:t xml:space="preserve"> and assign a required staffing level for each</w:t>
      </w:r>
      <w:r w:rsidR="009C0DF4">
        <w:t xml:space="preserve"> </w:t>
      </w:r>
      <w:r w:rsidR="007E58DA">
        <w:fldChar w:fldCharType="begin">
          <w:fldData xml:space="preserve">PEVuZE5vdGU+PENpdGU+PEF1dGhvcj5IdXJzdDwvQXV0aG9yPjxZZWFyPjIwMDM8L1llYXI+PFJl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</w:fldData>
        </w:fldChar>
      </w:r>
      <w:r w:rsidR="006D2411">
        <w:instrText xml:space="preserve"> ADDIN EN.CITE </w:instrText>
      </w:r>
      <w:r w:rsidR="006D2411">
        <w:fldChar w:fldCharType="begin">
          <w:fldData xml:space="preserve">PEVuZE5vdGU+PENpdGU+PEF1dGhvcj5IdXJzdDwvQXV0aG9yPjxZZWFyPjIwMDM8L1llYXI+PFJl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</w:fldData>
        </w:fldChar>
      </w:r>
      <w:r w:rsidR="006D2411">
        <w:instrText xml:space="preserve"> ADDIN EN.CITE.DATA </w:instrText>
      </w:r>
      <w:r w:rsidR="006D2411">
        <w:fldChar w:fldCharType="end"/>
      </w:r>
      <w:r w:rsidR="007E58DA">
        <w:fldChar w:fldCharType="separate"/>
      </w:r>
      <w:r w:rsidR="00EF57F1">
        <w:rPr>
          <w:noProof/>
        </w:rPr>
        <w:t>(Fasoli and Haddock, 2010, Hurst, 2003)</w:t>
      </w:r>
      <w:r w:rsidR="007E58DA">
        <w:fldChar w:fldCharType="end"/>
      </w:r>
      <w:r w:rsidR="00403B7F">
        <w:t xml:space="preserve">. </w:t>
      </w:r>
      <w:r w:rsidR="00D16934">
        <w:t>These use either</w:t>
      </w:r>
      <w:r w:rsidR="00403B7F">
        <w:t xml:space="preserve"> pre-existing categorisations, e.g. diagnosis-related groups</w:t>
      </w:r>
      <w:r w:rsidR="00D65C71">
        <w:t xml:space="preserve"> </w:t>
      </w:r>
      <w:r w:rsidR="00F9142F">
        <w:fldChar w:fldCharType="begin">
          <w:fldData xml:space="preserve">PEVuZE5vdGU+PENpdGU+PEF1dGhvcj5GYXNvbGk8L0F1dGhvcj48WWVhcj4yMDEwPC9ZZWFyPjxS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</w:fldData>
        </w:fldChar>
      </w:r>
      <w:r w:rsidR="006D2411">
        <w:instrText xml:space="preserve"> ADDIN EN.CITE </w:instrText>
      </w:r>
      <w:r w:rsidR="006D2411">
        <w:fldChar w:fldCharType="begin">
          <w:fldData xml:space="preserve">PEVuZE5vdGU+PENpdGU+PEF1dGhvcj5GYXNvbGk8L0F1dGhvcj48WWVhcj4yMDEwPC9ZZWFyPjxS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</w:fldData>
        </w:fldChar>
      </w:r>
      <w:r w:rsidR="006D2411">
        <w:instrText xml:space="preserve"> ADDIN EN.CITE.DATA </w:instrText>
      </w:r>
      <w:r w:rsidR="006D2411">
        <w:fldChar w:fldCharType="end"/>
      </w:r>
      <w:r w:rsidR="00F9142F">
        <w:fldChar w:fldCharType="separate"/>
      </w:r>
      <w:r w:rsidR="00EF57F1">
        <w:rPr>
          <w:noProof/>
        </w:rPr>
        <w:t>(Fasoli and Haddock, 2010)</w:t>
      </w:r>
      <w:r w:rsidR="00F9142F">
        <w:fldChar w:fldCharType="end"/>
      </w:r>
      <w:r w:rsidR="00F9142F">
        <w:t>,</w:t>
      </w:r>
      <w:r w:rsidR="00403B7F">
        <w:t xml:space="preserve"> </w:t>
      </w:r>
      <w:r w:rsidR="00D16934">
        <w:t>or</w:t>
      </w:r>
      <w:r w:rsidR="00403B7F">
        <w:t xml:space="preserve"> bespoke categorisations</w:t>
      </w:r>
      <w:r w:rsidR="00326FE7">
        <w:t xml:space="preserve">, </w:t>
      </w:r>
      <w:r w:rsidR="00D16934">
        <w:t>e.g.</w:t>
      </w:r>
      <w:r w:rsidR="00326FE7">
        <w:t xml:space="preserve"> </w:t>
      </w:r>
      <w:r w:rsidR="00AB0632">
        <w:t xml:space="preserve">classifications based on levels of </w:t>
      </w:r>
      <w:r w:rsidR="004A4D46">
        <w:t>acuity</w:t>
      </w:r>
      <w:r w:rsidR="00AB0632">
        <w:t xml:space="preserve"> and / or </w:t>
      </w:r>
      <w:r w:rsidR="004A4D46">
        <w:t>dependency groups</w:t>
      </w:r>
      <w:r w:rsidR="00D65C71">
        <w:t xml:space="preserve"> </w:t>
      </w:r>
      <w:r w:rsidR="00F9142F">
        <w:fldChar w:fldCharType="begin"/>
      </w:r>
      <w:r w:rsidR="00EF57F1">
        <w:instrText xml:space="preserve"> ADDIN EN.CITE &lt;EndNote&gt;&lt;Cite&gt;&lt;Author&gt;The Shelford group&lt;/Author&gt;&lt;Year&gt;2014&lt;/Year&gt;&lt;RecNum&gt;38390&lt;/RecNum&gt;&lt;DisplayText&gt;(The Shelford group, 2014)&lt;/DisplayText&gt;&lt;record&gt;&lt;rec-number&gt;38390&lt;/rec-number&gt;&lt;foreign-keys&gt;&lt;key app="EN" db-id="9szzaf5xbwsxt5ezwsapa29xasw2z0v25v5r" timestamp="1417275534"&gt;38390&lt;/key&gt;&lt;/foreign-keys&gt;&lt;ref-type name="Report"&gt;27&lt;/ref-type&gt;&lt;contributors&gt;&lt;authors&gt;&lt;author&gt;The Shelford group,&lt;/author&gt;&lt;/authors&gt;&lt;/contributors&gt;&lt;titles&gt;&lt;title&gt;Safer Nursing Care Tool Implementation Resource Pack&lt;/title&gt;&lt;/titles&gt;&lt;dates&gt;&lt;year&gt;2014&lt;/year&gt;&lt;/dates&gt;&lt;publisher&gt;The Shelford Group&lt;/publisher&gt;&lt;urls&gt;&lt;/urls&gt;&lt;/record&gt;&lt;/Cite&gt;&lt;/EndNote&gt;</w:instrText>
      </w:r>
      <w:r w:rsidR="00F9142F">
        <w:fldChar w:fldCharType="separate"/>
      </w:r>
      <w:r w:rsidR="00EF57F1">
        <w:rPr>
          <w:noProof/>
        </w:rPr>
        <w:t>(The Shelford group, 2014)</w:t>
      </w:r>
      <w:r w:rsidR="00F9142F">
        <w:fldChar w:fldCharType="end"/>
      </w:r>
      <w:r w:rsidR="00326FE7">
        <w:t xml:space="preserve">. In the </w:t>
      </w:r>
      <w:r w:rsidR="00326FE7" w:rsidRPr="00782115">
        <w:rPr>
          <w:i/>
        </w:rPr>
        <w:t>timed-task approach</w:t>
      </w:r>
      <w:r w:rsidR="00326FE7">
        <w:t>, a detailed care plan</w:t>
      </w:r>
      <w:r w:rsidR="00D16934">
        <w:t>,</w:t>
      </w:r>
      <w:r w:rsidR="00A6383F">
        <w:t xml:space="preserve"> consisting of tasks that are assigned a recommended length,</w:t>
      </w:r>
      <w:r w:rsidR="00326FE7">
        <w:t xml:space="preserve"> is constructed for each new patient</w:t>
      </w:r>
      <w:r w:rsidR="00AB0632">
        <w:t xml:space="preserve"> based on that patient</w:t>
      </w:r>
      <w:r w:rsidR="0039255E">
        <w:t>’</w:t>
      </w:r>
      <w:r w:rsidR="00AB0632">
        <w:t xml:space="preserve">s care plan or a standard care protocol </w:t>
      </w:r>
      <w:r w:rsidR="007E58DA">
        <w:fldChar w:fldCharType="begin"/>
      </w:r>
      <w:r w:rsidR="00EF57F1">
        <w:instrText xml:space="preserve"> ADDIN EN.CITE &lt;EndNote&gt;&lt;Cite&gt;&lt;Author&gt;Hurst&lt;/Author&gt;&lt;Year&gt;2003&lt;/Year&gt;&lt;RecNum&gt;28864&lt;/RecNum&gt;&lt;DisplayText&gt;(Hurst, 2003)&lt;/DisplayText&gt;&lt;record&gt;&lt;rec-number&gt;28864&lt;/rec-number&gt;&lt;foreign-keys&gt;&lt;key app="EN" db-id="9szzaf5xbwsxt5ezwsapa29xasw2z0v25v5r" timestamp="0"&gt;28864&lt;/key&gt;&lt;key app="ENWeb" db-id="SxjbTArtqggAAA-FLvs"&gt;4329&lt;/key&gt;&lt;/foreign-keys&gt;&lt;ref-type name="Book"&gt;6&lt;/ref-type&gt;&lt;contributors&gt;&lt;authors&gt;&lt;author&gt;Hurst, K.&lt;/author&gt;&lt;/authors&gt;&lt;/contributors&gt;&lt;titles&gt;&lt;title&gt;Selecting and Applying Methods for Estimating the Size and Mix of Nursing Teams: A Systematic Review of the Literature Commissioned by the Department of Health&lt;/title&gt;&lt;/titles&gt;&lt;dates&gt;&lt;year&gt;2003&lt;/year&gt;&lt;/dates&gt;&lt;publisher&gt;Nuffield Institute for Health&lt;/publisher&gt;&lt;urls&gt;&lt;related-urls&gt;&lt;url&gt;http://www.who.int/hrh/tools/size_mix.pdf&lt;/url&gt;&lt;url&gt;http://www.leeds.ac.uk/lihs/hsc/researchrpts.html&lt;/url&gt;&lt;/related-urls&gt;&lt;/urls&gt;&lt;/record&gt;&lt;/Cite&gt;&lt;/EndNote&gt;</w:instrText>
      </w:r>
      <w:r w:rsidR="007E58DA">
        <w:fldChar w:fldCharType="separate"/>
      </w:r>
      <w:r w:rsidR="00EF57F1">
        <w:rPr>
          <w:noProof/>
        </w:rPr>
        <w:t>(Hurst, 2003)</w:t>
      </w:r>
      <w:r w:rsidR="007E58DA">
        <w:fldChar w:fldCharType="end"/>
      </w:r>
      <w:r w:rsidR="00326FE7">
        <w:t xml:space="preserve">. </w:t>
      </w:r>
      <w:r w:rsidR="00AB0632">
        <w:t>In all cases, the t</w:t>
      </w:r>
      <w:r w:rsidR="0042744C">
        <w:t>otal staffing</w:t>
      </w:r>
      <w:r w:rsidR="00AB0632">
        <w:t xml:space="preserve"> required</w:t>
      </w:r>
      <w:r w:rsidR="0042744C">
        <w:t xml:space="preserve"> is based on the sum of individual patient requirements. </w:t>
      </w:r>
      <w:r w:rsidR="00326FE7" w:rsidRPr="00782115">
        <w:rPr>
          <w:i/>
        </w:rPr>
        <w:t>Regression</w:t>
      </w:r>
      <w:r w:rsidR="00326FE7">
        <w:t xml:space="preserve">-based approaches </w:t>
      </w:r>
      <w:r w:rsidR="00D16934">
        <w:t>model</w:t>
      </w:r>
      <w:r w:rsidR="00326FE7">
        <w:t xml:space="preserve"> the relationship </w:t>
      </w:r>
      <w:r w:rsidR="00326FE7">
        <w:lastRenderedPageBreak/>
        <w:t>between patient-, ward- and hospital-related variables</w:t>
      </w:r>
      <w:r w:rsidR="004A4D46">
        <w:t>,</w:t>
      </w:r>
      <w:r w:rsidR="00326FE7">
        <w:t xml:space="preserve"> and the establishment</w:t>
      </w:r>
      <w:r w:rsidR="00D16934">
        <w:t>,</w:t>
      </w:r>
      <w:r w:rsidR="00326FE7">
        <w:t xml:space="preserve"> in adequately-staffed wards</w:t>
      </w:r>
      <w:r w:rsidR="00AB0632">
        <w:t xml:space="preserve"> </w:t>
      </w:r>
      <w:r w:rsidR="007E58DA">
        <w:fldChar w:fldCharType="begin"/>
      </w:r>
      <w:r w:rsidR="00EF57F1">
        <w:instrText xml:space="preserve"> ADDIN EN.CITE &lt;EndNote&gt;&lt;Cite&gt;&lt;Author&gt;Hurst&lt;/Author&gt;&lt;Year&gt;2003&lt;/Year&gt;&lt;RecNum&gt;28864&lt;/RecNum&gt;&lt;DisplayText&gt;(Hurst, 2003)&lt;/DisplayText&gt;&lt;record&gt;&lt;rec-number&gt;28864&lt;/rec-number&gt;&lt;foreign-keys&gt;&lt;key app="EN" db-id="9szzaf5xbwsxt5ezwsapa29xasw2z0v25v5r" timestamp="0"&gt;28864&lt;/key&gt;&lt;key app="ENWeb" db-id="SxjbTArtqggAAA-FLvs"&gt;4329&lt;/key&gt;&lt;/foreign-keys&gt;&lt;ref-type name="Book"&gt;6&lt;/ref-type&gt;&lt;contributors&gt;&lt;authors&gt;&lt;author&gt;Hurst, K.&lt;/author&gt;&lt;/authors&gt;&lt;/contributors&gt;&lt;titles&gt;&lt;title&gt;Selecting and Applying Methods for Estimating the Size and Mix of Nursing Teams: A Systematic Review of the Literature Commissioned by the Department of Health&lt;/title&gt;&lt;/titles&gt;&lt;dates&gt;&lt;year&gt;2003&lt;/year&gt;&lt;/dates&gt;&lt;publisher&gt;Nuffield Institute for Health&lt;/publisher&gt;&lt;urls&gt;&lt;related-urls&gt;&lt;url&gt;http://www.who.int/hrh/tools/size_mix.pdf&lt;/url&gt;&lt;url&gt;http://www.leeds.ac.uk/lihs/hsc/researchrpts.html&lt;/url&gt;&lt;/related-urls&gt;&lt;/urls&gt;&lt;/record&gt;&lt;/Cite&gt;&lt;/EndNote&gt;</w:instrText>
      </w:r>
      <w:r w:rsidR="007E58DA">
        <w:fldChar w:fldCharType="separate"/>
      </w:r>
      <w:r w:rsidR="00EF57F1">
        <w:rPr>
          <w:noProof/>
        </w:rPr>
        <w:t>(Hurst, 2003)</w:t>
      </w:r>
      <w:r w:rsidR="007E58DA">
        <w:fldChar w:fldCharType="end"/>
      </w:r>
      <w:r w:rsidR="00326FE7">
        <w:t xml:space="preserve">. </w:t>
      </w:r>
      <w:r w:rsidR="00F64A76">
        <w:t>To obtain the recommended establishment for a particular ward,</w:t>
      </w:r>
      <w:r w:rsidR="00AB0632">
        <w:t xml:space="preserve"> coefficients derived from the </w:t>
      </w:r>
      <w:r w:rsidR="00F64A76">
        <w:t>regression model</w:t>
      </w:r>
      <w:r w:rsidR="00AB0632">
        <w:t>s are used to estimate the required staffing based on a number of factors</w:t>
      </w:r>
      <w:r w:rsidR="00F64A76">
        <w:t>.</w:t>
      </w:r>
    </w:p>
    <w:p w14:paraId="646B0401" w14:textId="329B0BF8" w:rsidR="002C6539" w:rsidRDefault="004E60D1" w:rsidP="00F23FD5">
      <w:pPr>
        <w:spacing w:line="240" w:lineRule="auto"/>
      </w:pPr>
      <w:r w:rsidRPr="004E60D1">
        <w:rPr>
          <w:highlight w:val="yellow"/>
        </w:rPr>
        <w:t>The decisions that can be supported by each tool are usually not explicitly stated.</w:t>
      </w:r>
      <w:r>
        <w:t xml:space="preserve"> </w:t>
      </w:r>
      <w:r w:rsidR="002C6539">
        <w:t xml:space="preserve">Given the connection between employment </w:t>
      </w:r>
      <w:r w:rsidR="003A63E5">
        <w:t xml:space="preserve">and deployment </w:t>
      </w:r>
      <w:r w:rsidR="002C6539">
        <w:t xml:space="preserve">decisions, it is sometimes unclear to what extent </w:t>
      </w:r>
      <w:r w:rsidR="003A63E5">
        <w:t xml:space="preserve">staffing </w:t>
      </w:r>
      <w:r w:rsidR="002C6539">
        <w:t xml:space="preserve">methods can be applied to both. For example, the Safer Nursing Care </w:t>
      </w:r>
      <w:r w:rsidR="000056CF">
        <w:t>T</w:t>
      </w:r>
      <w:r w:rsidR="002C6539">
        <w:t>ool</w:t>
      </w:r>
      <w:r w:rsidR="000056CF">
        <w:t xml:space="preserve">, </w:t>
      </w:r>
      <w:r w:rsidR="004737BD">
        <w:t xml:space="preserve">which is widely-used in the </w:t>
      </w:r>
      <w:r w:rsidR="00F6361A">
        <w:t>United Kingdom</w:t>
      </w:r>
      <w:r w:rsidR="000056CF">
        <w:t>,</w:t>
      </w:r>
      <w:r w:rsidR="003A54A8">
        <w:t xml:space="preserve"> </w:t>
      </w:r>
      <w:r w:rsidR="002C6539">
        <w:t xml:space="preserve">was </w:t>
      </w:r>
      <w:r w:rsidR="000056CF">
        <w:t xml:space="preserve">designed </w:t>
      </w:r>
      <w:r w:rsidR="002C6539">
        <w:t xml:space="preserve">to support decisions about the total nursing establishment required </w:t>
      </w:r>
      <w:r w:rsidR="003968D2">
        <w:t xml:space="preserve">on a </w:t>
      </w:r>
      <w:r w:rsidR="002C6539">
        <w:t>ward</w:t>
      </w:r>
      <w:r w:rsidR="00AB0632">
        <w:t xml:space="preserve"> </w:t>
      </w:r>
      <w:r w:rsidR="002C6539">
        <w:fldChar w:fldCharType="begin"/>
      </w:r>
      <w:r w:rsidR="00EF57F1">
        <w:instrText xml:space="preserve"> ADDIN EN.CITE &lt;EndNote&gt;&lt;Cite&gt;&lt;Author&gt;The Shelford group&lt;/Author&gt;&lt;Year&gt;2014&lt;/Year&gt;&lt;RecNum&gt;38390&lt;/RecNum&gt;&lt;DisplayText&gt;(The Shelford group, 2014)&lt;/DisplayText&gt;&lt;record&gt;&lt;rec-number&gt;38390&lt;/rec-number&gt;&lt;foreign-keys&gt;&lt;key app="EN" db-id="9szzaf5xbwsxt5ezwsapa29xasw2z0v25v5r" timestamp="1417275534"&gt;38390&lt;/key&gt;&lt;/foreign-keys&gt;&lt;ref-type name="Report"&gt;27&lt;/ref-type&gt;&lt;contributors&gt;&lt;authors&gt;&lt;author&gt;The Shelford group,&lt;/author&gt;&lt;/authors&gt;&lt;/contributors&gt;&lt;titles&gt;&lt;title&gt;Safer Nursing Care Tool Implementation Resource Pack&lt;/title&gt;&lt;/titles&gt;&lt;dates&gt;&lt;year&gt;2014&lt;/year&gt;&lt;/dates&gt;&lt;publisher&gt;The Shelford Group&lt;/publisher&gt;&lt;urls&gt;&lt;/urls&gt;&lt;/record&gt;&lt;/Cite&gt;&lt;/EndNote&gt;</w:instrText>
      </w:r>
      <w:r w:rsidR="002C6539">
        <w:fldChar w:fldCharType="separate"/>
      </w:r>
      <w:r w:rsidR="00EF57F1">
        <w:rPr>
          <w:noProof/>
        </w:rPr>
        <w:t>(The Shelford group, 2014)</w:t>
      </w:r>
      <w:r w:rsidR="002C6539">
        <w:fldChar w:fldCharType="end"/>
      </w:r>
      <w:r w:rsidR="002C6539">
        <w:t>.</w:t>
      </w:r>
      <w:r w:rsidR="00AB0632">
        <w:t xml:space="preserve"> </w:t>
      </w:r>
      <w:r w:rsidR="000056CF">
        <w:t>More recently</w:t>
      </w:r>
      <w:r w:rsidR="003A54A8">
        <w:t>,</w:t>
      </w:r>
      <w:r w:rsidR="004737BD">
        <w:t xml:space="preserve"> its</w:t>
      </w:r>
      <w:r w:rsidR="000056CF">
        <w:t xml:space="preserve"> core acuity</w:t>
      </w:r>
      <w:r w:rsidR="003A54A8">
        <w:t>-</w:t>
      </w:r>
      <w:r w:rsidR="000056CF">
        <w:t>dependency scoring system</w:t>
      </w:r>
      <w:r w:rsidR="002D77C6">
        <w:t xml:space="preserve"> </w:t>
      </w:r>
      <w:r w:rsidR="002C6539">
        <w:t xml:space="preserve">has been </w:t>
      </w:r>
      <w:r w:rsidR="000056CF">
        <w:t xml:space="preserve">used </w:t>
      </w:r>
      <w:r w:rsidR="002C6539">
        <w:t xml:space="preserve">to plan </w:t>
      </w:r>
      <w:r w:rsidR="00F52E44">
        <w:t xml:space="preserve">and </w:t>
      </w:r>
      <w:r w:rsidR="00095FBF">
        <w:t xml:space="preserve">review </w:t>
      </w:r>
      <w:r w:rsidR="002C6539">
        <w:t>daily staffing levels</w:t>
      </w:r>
      <w:r w:rsidR="00F52E44">
        <w:t xml:space="preserve">, </w:t>
      </w:r>
      <w:r w:rsidR="002C6539">
        <w:t>support</w:t>
      </w:r>
      <w:r w:rsidR="00F52E44">
        <w:t>ing</w:t>
      </w:r>
      <w:r w:rsidR="002C6539">
        <w:t xml:space="preserve"> deployment and real-time redeployment decisions, for example using the </w:t>
      </w:r>
      <w:proofErr w:type="spellStart"/>
      <w:r w:rsidR="002C6539">
        <w:t>SafeCare</w:t>
      </w:r>
      <w:proofErr w:type="spellEnd"/>
      <w:r w:rsidR="002C6539">
        <w:t xml:space="preserve"> system from </w:t>
      </w:r>
      <w:r w:rsidR="000056CF">
        <w:t xml:space="preserve">the commercial rostering system provider </w:t>
      </w:r>
      <w:r w:rsidR="002C6539">
        <w:t>Allocate</w:t>
      </w:r>
      <w:r w:rsidR="008E2945">
        <w:t xml:space="preserve"> </w:t>
      </w:r>
      <w:r w:rsidR="002C6539">
        <w:fldChar w:fldCharType="begin"/>
      </w:r>
      <w:r w:rsidR="00EF57F1">
        <w:instrText xml:space="preserve"> ADDIN EN.CITE &lt;EndNote&gt;&lt;Cite&gt;&lt;Author&gt;software&lt;/Author&gt;&lt;Year&gt;2017&lt;/Year&gt;&lt;RecNum&gt;40588&lt;/RecNum&gt;&lt;DisplayText&gt;(Allocate software, 2017)&lt;/DisplayText&gt;&lt;record&gt;&lt;rec-number&gt;40588&lt;/rec-number&gt;&lt;foreign-keys&gt;&lt;key app="EN" db-id="9szzaf5xbwsxt5ezwsapa29xasw2z0v25v5r" timestamp="1513245174"&gt;40588&lt;/key&gt;&lt;/foreign-keys&gt;&lt;ref-type name="Web Page"&gt;12&lt;/ref-type&gt;&lt;contributors&gt;&lt;authors&gt;&lt;author&gt;Allocate software,&lt;/author&gt;&lt;/authors&gt;&lt;/contributors&gt;&lt;titles&gt;&lt;title&gt;SafeCare&lt;/title&gt;&lt;/titles&gt;&lt;dates&gt;&lt;year&gt;2017&lt;/year&gt;&lt;/dates&gt;&lt;urls&gt;&lt;related-urls&gt;&lt;url&gt;http://www.allocatesoftware.co.uk/solutions/nursing-care-workforce-software/safecare/&lt;/url&gt;&lt;/related-urls&gt;&lt;/urls&gt;&lt;/record&gt;&lt;/Cite&gt;&lt;/EndNote&gt;</w:instrText>
      </w:r>
      <w:r w:rsidR="002C6539">
        <w:fldChar w:fldCharType="separate"/>
      </w:r>
      <w:r w:rsidR="00EF57F1">
        <w:rPr>
          <w:noProof/>
        </w:rPr>
        <w:t>(Allocate software, 2017)</w:t>
      </w:r>
      <w:r w:rsidR="002C6539">
        <w:fldChar w:fldCharType="end"/>
      </w:r>
      <w:r w:rsidR="00743262">
        <w:t>.</w:t>
      </w:r>
      <w:r w:rsidR="00684CFE">
        <w:t xml:space="preserve"> </w:t>
      </w:r>
      <w:r w:rsidR="00684CFE" w:rsidRPr="004E60D1">
        <w:rPr>
          <w:highlight w:val="yellow"/>
        </w:rPr>
        <w:t xml:space="preserve">However the validity of using the tool </w:t>
      </w:r>
      <w:r w:rsidRPr="004E60D1">
        <w:rPr>
          <w:highlight w:val="yellow"/>
        </w:rPr>
        <w:t xml:space="preserve">in </w:t>
      </w:r>
      <w:r w:rsidR="00684CFE" w:rsidRPr="004E60D1">
        <w:rPr>
          <w:highlight w:val="yellow"/>
        </w:rPr>
        <w:t xml:space="preserve">this way has not been tested, for example by assessing the agreement between the tool’s recommendations and </w:t>
      </w:r>
      <w:r w:rsidRPr="004E60D1">
        <w:rPr>
          <w:highlight w:val="yellow"/>
        </w:rPr>
        <w:t>professional judgement of the nursing requirement for particular shifts or days</w:t>
      </w:r>
      <w:r w:rsidR="00684CFE" w:rsidRPr="004E60D1">
        <w:rPr>
          <w:highlight w:val="yellow"/>
        </w:rPr>
        <w:t>.</w:t>
      </w:r>
    </w:p>
    <w:p w14:paraId="78857D31" w14:textId="77777777" w:rsidR="00FC0694" w:rsidRDefault="00782115" w:rsidP="00915AB0">
      <w:pPr>
        <w:pStyle w:val="Heading2"/>
        <w:spacing w:line="480" w:lineRule="auto"/>
      </w:pPr>
      <w:r>
        <w:t>Nursing w</w:t>
      </w:r>
      <w:r w:rsidR="00814CC5">
        <w:t>orkload</w:t>
      </w:r>
    </w:p>
    <w:p w14:paraId="3420B10B" w14:textId="15F62440" w:rsidR="00C4477F" w:rsidRDefault="00D87913" w:rsidP="00F23FD5">
      <w:pPr>
        <w:spacing w:line="240" w:lineRule="auto"/>
      </w:pPr>
      <w:r>
        <w:t>Hands-on (</w:t>
      </w:r>
      <w:r w:rsidRPr="00F24846">
        <w:rPr>
          <w:i/>
        </w:rPr>
        <w:t>direct</w:t>
      </w:r>
      <w:r>
        <w:t xml:space="preserve">) patient care is only one aspect of nursing work. </w:t>
      </w:r>
      <w:r w:rsidR="00F52E44">
        <w:t>In most systems, a</w:t>
      </w:r>
      <w:r>
        <w:t xml:space="preserve">n estimate of the relative amount of other work (for example </w:t>
      </w:r>
      <w:r w:rsidRPr="00F24846">
        <w:rPr>
          <w:i/>
        </w:rPr>
        <w:t>indirect</w:t>
      </w:r>
      <w:r>
        <w:t xml:space="preserve"> care and managerial work) is </w:t>
      </w:r>
      <w:r w:rsidR="00AA0EFF">
        <w:t>applied as a constant</w:t>
      </w:r>
      <w:r>
        <w:t xml:space="preserve"> uplift</w:t>
      </w:r>
      <w:r w:rsidR="00AA0EFF">
        <w:t xml:space="preserve"> to the total direct care requirement</w:t>
      </w:r>
      <w:r w:rsidR="008E2945">
        <w:t xml:space="preserve"> </w:t>
      </w:r>
      <w:r w:rsidR="007E58DA">
        <w:fldChar w:fldCharType="begin"/>
      </w:r>
      <w:r w:rsidR="00EF57F1">
        <w:instrText xml:space="preserve"> ADDIN EN.CITE &lt;EndNote&gt;&lt;Cite&gt;&lt;Author&gt;Hurst&lt;/Author&gt;&lt;Year&gt;2003&lt;/Year&gt;&lt;RecNum&gt;28864&lt;/RecNum&gt;&lt;DisplayText&gt;(Hurst, 2003)&lt;/DisplayText&gt;&lt;record&gt;&lt;rec-number&gt;28864&lt;/rec-number&gt;&lt;foreign-keys&gt;&lt;key app="EN" db-id="9szzaf5xbwsxt5ezwsapa29xasw2z0v25v5r" timestamp="0"&gt;28864&lt;/key&gt;&lt;key app="ENWeb" db-id="SxjbTArtqggAAA-FLvs"&gt;4329&lt;/key&gt;&lt;/foreign-keys&gt;&lt;ref-type name="Book"&gt;6&lt;/ref-type&gt;&lt;contributors&gt;&lt;authors&gt;&lt;author&gt;Hurst, K.&lt;/author&gt;&lt;/authors&gt;&lt;/contributors&gt;&lt;titles&gt;&lt;title&gt;Selecting and Applying Methods for Estimating the Size and Mix of Nursing Teams: A Systematic Review of the Literature Commissioned by the Department of Health&lt;/title&gt;&lt;/titles&gt;&lt;dates&gt;&lt;year&gt;2003&lt;/year&gt;&lt;/dates&gt;&lt;publisher&gt;Nuffield Institute for Health&lt;/publisher&gt;&lt;urls&gt;&lt;related-urls&gt;&lt;url&gt;http://www.who.int/hrh/tools/size_mix.pdf&lt;/url&gt;&lt;url&gt;http://www.leeds.ac.uk/lihs/hsc/researchrpts.html&lt;/url&gt;&lt;/related-urls&gt;&lt;/urls&gt;&lt;/record&gt;&lt;/Cite&gt;&lt;/EndNote&gt;</w:instrText>
      </w:r>
      <w:r w:rsidR="007E58DA">
        <w:fldChar w:fldCharType="separate"/>
      </w:r>
      <w:r w:rsidR="00EF57F1">
        <w:rPr>
          <w:noProof/>
        </w:rPr>
        <w:t>(Hurst, 2003)</w:t>
      </w:r>
      <w:r w:rsidR="007E58DA">
        <w:fldChar w:fldCharType="end"/>
      </w:r>
      <w:r w:rsidR="008E2945">
        <w:t>,</w:t>
      </w:r>
      <w:r w:rsidR="00F52E44">
        <w:t xml:space="preserve"> </w:t>
      </w:r>
      <w:r w:rsidR="00714896">
        <w:t>w</w:t>
      </w:r>
      <w:r w:rsidR="00095FBF">
        <w:t xml:space="preserve">hilst </w:t>
      </w:r>
      <w:r w:rsidR="00F52E44">
        <w:t xml:space="preserve"> some</w:t>
      </w:r>
      <w:r w:rsidR="00714896">
        <w:t xml:space="preserve"> make estimates at the patient level. For example,</w:t>
      </w:r>
      <w:r w:rsidR="006D2411">
        <w:t xml:space="preserve"> </w:t>
      </w:r>
      <w:r w:rsidR="003A63E5">
        <w:t>the</w:t>
      </w:r>
      <w:r>
        <w:t xml:space="preserve"> RAFAELA </w:t>
      </w:r>
      <w:r w:rsidR="003548A4">
        <w:t>system</w:t>
      </w:r>
      <w:r w:rsidR="00F52E44">
        <w:t xml:space="preserve"> assesses </w:t>
      </w:r>
      <w:r>
        <w:t>the “planning and coordination of nursing care” required for each patient</w:t>
      </w:r>
      <w:r w:rsidR="00714896">
        <w:t xml:space="preserve"> </w:t>
      </w:r>
      <w:r>
        <w:fldChar w:fldCharType="begin"/>
      </w:r>
      <w:r w:rsidR="006D2411">
        <w:instrText xml:space="preserve"> ADDIN EN.CITE &lt;EndNote&gt;&lt;Cite&gt;&lt;Author&gt;Fagerström&lt;/Author&gt;&lt;Year&gt;2014&lt;/Year&gt;&lt;RecNum&gt;38524&lt;/RecNum&gt;&lt;DisplayText&gt;(Fagerström et al., 2014)&lt;/DisplayText&gt;&lt;record&gt;&lt;rec-number&gt;38524&lt;/rec-number&gt;&lt;foreign-keys&gt;&lt;key app="EN" db-id="9szzaf5xbwsxt5ezwsapa29xasw2z0v25v5r" timestamp="1427011784"&gt;38524&lt;/key&gt;&lt;/foreign-keys&gt;&lt;ref-type name="Journal Article"&gt;17&lt;/ref-type&gt;&lt;contributors&gt;&lt;authors&gt;&lt;author&gt;Fagerström, Lisbeth&lt;/author&gt;&lt;author&gt;Lønning, Kjersti&lt;/author&gt;&lt;author&gt;Andersen, Marit Helen&lt;/author&gt;&lt;/authors&gt;&lt;/contributors&gt;&lt;titles&gt;&lt;title&gt;The RAFAELA system: a workforce planning tool for nurse staffing and human resource management&lt;/title&gt;&lt;secondary-title&gt;Nursing Management&lt;/secondary-title&gt;&lt;/titles&gt;&lt;periodical&gt;&lt;full-title&gt;Nursing Management&lt;/full-title&gt;&lt;abbr-1&gt;Nurs. Manag. (Harrow).&lt;/abbr-1&gt;&lt;abbr-2&gt;Nurs Manag (Harrow)&lt;/abbr-2&gt;&lt;/periodical&gt;&lt;pages&gt;30-36&lt;/pages&gt;&lt;volume&gt;21&lt;/volume&gt;&lt;number&gt;2&lt;/number&gt;&lt;dates&gt;&lt;year&gt;2014&lt;/year&gt;&lt;/dates&gt;&lt;isbn&gt;1354-5760&lt;/isbn&gt;&lt;urls&gt;&lt;/urls&gt;&lt;/record&gt;&lt;/Cite&gt;&lt;/EndNote&gt;</w:instrText>
      </w:r>
      <w:r>
        <w:fldChar w:fldCharType="separate"/>
      </w:r>
      <w:r w:rsidR="00EF57F1">
        <w:rPr>
          <w:noProof/>
        </w:rPr>
        <w:t>(Fagerström et al., 2014)</w:t>
      </w:r>
      <w:r>
        <w:fldChar w:fldCharType="end"/>
      </w:r>
      <w:r>
        <w:t xml:space="preserve">. </w:t>
      </w:r>
    </w:p>
    <w:p w14:paraId="6534D0BB" w14:textId="052ADF74" w:rsidR="00814CC5" w:rsidRDefault="0009752A" w:rsidP="00F23FD5">
      <w:pPr>
        <w:spacing w:line="240" w:lineRule="auto"/>
      </w:pPr>
      <w:r>
        <w:t xml:space="preserve">A significant </w:t>
      </w:r>
      <w:r w:rsidR="00AA0EFF">
        <w:t xml:space="preserve">difficulty </w:t>
      </w:r>
      <w:r w:rsidR="00055F55">
        <w:t xml:space="preserve">when </w:t>
      </w:r>
      <w:r w:rsidR="00AA0EFF">
        <w:t xml:space="preserve">planning staffing is the uncertainty around future workload. </w:t>
      </w:r>
      <w:r w:rsidR="005E5727">
        <w:t xml:space="preserve">The </w:t>
      </w:r>
      <w:r w:rsidR="00AA0EFF">
        <w:t>methods</w:t>
      </w:r>
      <w:r w:rsidR="005E5727">
        <w:t xml:space="preserve"> described above often </w:t>
      </w:r>
      <w:r w:rsidR="00DE4204" w:rsidRPr="00DE4204">
        <w:t xml:space="preserve">match staffing levels to </w:t>
      </w:r>
      <w:r w:rsidR="00095FBF">
        <w:t xml:space="preserve">the </w:t>
      </w:r>
      <w:r w:rsidR="00DE4204" w:rsidRPr="00DE4204">
        <w:t>average</w:t>
      </w:r>
      <w:r w:rsidR="00111A6C">
        <w:t xml:space="preserve"> (mean)</w:t>
      </w:r>
      <w:r w:rsidR="00DE4204" w:rsidRPr="00DE4204">
        <w:t xml:space="preserve"> demand</w:t>
      </w:r>
      <w:r w:rsidR="00095FBF">
        <w:t>.</w:t>
      </w:r>
      <w:r w:rsidR="00DE4204" w:rsidRPr="00DE4204">
        <w:t xml:space="preserve"> </w:t>
      </w:r>
      <w:r w:rsidR="00095FBF">
        <w:t>T</w:t>
      </w:r>
      <w:r w:rsidR="00DE4204">
        <w:t>his</w:t>
      </w:r>
      <w:r w:rsidR="00DE4204" w:rsidRPr="00DE4204">
        <w:t xml:space="preserve"> averaging can be compounded at multiple levels (</w:t>
      </w:r>
      <w:r w:rsidR="00C4477F">
        <w:t xml:space="preserve">e.g. </w:t>
      </w:r>
      <w:r w:rsidR="00DE4204" w:rsidRPr="00DE4204">
        <w:t>average patient census</w:t>
      </w:r>
      <w:r>
        <w:t>,</w:t>
      </w:r>
      <w:r w:rsidR="00DE4204" w:rsidRPr="00DE4204">
        <w:t xml:space="preserve"> average need per patient</w:t>
      </w:r>
      <w:r>
        <w:t xml:space="preserve"> and average time taken to deliver care for a patient with a given set of needs)</w:t>
      </w:r>
      <w:r w:rsidR="00DE4204">
        <w:t xml:space="preserve">. </w:t>
      </w:r>
      <w:r w:rsidR="005E5727">
        <w:t xml:space="preserve">When workload distributions are </w:t>
      </w:r>
      <w:r w:rsidR="00111A6C">
        <w:t xml:space="preserve">approximately </w:t>
      </w:r>
      <w:r>
        <w:t xml:space="preserve">(statistically) </w:t>
      </w:r>
      <w:r w:rsidR="005E5727">
        <w:t xml:space="preserve">normal and have small standard deviations, </w:t>
      </w:r>
      <w:r w:rsidR="00DE4204">
        <w:t xml:space="preserve">using the mean </w:t>
      </w:r>
      <w:r w:rsidR="005E5727">
        <w:t xml:space="preserve">may be </w:t>
      </w:r>
      <w:r>
        <w:t xml:space="preserve">an appropriate basis for planning since the required care will </w:t>
      </w:r>
      <w:r w:rsidR="00EA2456">
        <w:t xml:space="preserve">usually </w:t>
      </w:r>
      <w:r>
        <w:t xml:space="preserve">vary from the mean by a relatively small </w:t>
      </w:r>
      <w:r w:rsidR="00EA2456">
        <w:t xml:space="preserve">and known </w:t>
      </w:r>
      <w:r>
        <w:t>amount</w:t>
      </w:r>
      <w:r w:rsidR="00EA2456">
        <w:t xml:space="preserve"> (for a normal distribution, 99.7% of values are within 3 standard deviations of the mean)</w:t>
      </w:r>
      <w:r w:rsidR="00B72EEE">
        <w:t xml:space="preserve">. </w:t>
      </w:r>
      <w:r>
        <w:t xml:space="preserve">Assuming some degree of flexibility in the work capacity of a given group </w:t>
      </w:r>
      <w:r w:rsidR="0086349D">
        <w:t xml:space="preserve">of staff, most </w:t>
      </w:r>
      <w:r w:rsidR="00595BDE">
        <w:t>patients’</w:t>
      </w:r>
      <w:r w:rsidR="0086349D">
        <w:t xml:space="preserve"> needs might</w:t>
      </w:r>
      <w:r>
        <w:t xml:space="preserve"> be </w:t>
      </w:r>
      <w:r w:rsidR="0086349D">
        <w:t xml:space="preserve">safely </w:t>
      </w:r>
      <w:r>
        <w:t xml:space="preserve">accommodated most of the time. </w:t>
      </w:r>
      <w:r w:rsidR="006720B4">
        <w:t xml:space="preserve">While some systems are explicit about </w:t>
      </w:r>
      <w:r w:rsidR="0086349D">
        <w:t>an</w:t>
      </w:r>
      <w:r w:rsidR="006720B4">
        <w:t xml:space="preserve"> acceptable degree of variation from the mean (e.g. the RAFAELA system</w:t>
      </w:r>
      <w:r w:rsidR="006720B4" w:rsidRPr="001836CA">
        <w:t>), this is rare</w:t>
      </w:r>
      <w:r w:rsidR="00595BDE">
        <w:t xml:space="preserve">, </w:t>
      </w:r>
      <w:r w:rsidR="006720B4" w:rsidRPr="001836CA">
        <w:t>and the impact on safety</w:t>
      </w:r>
      <w:r w:rsidR="006720B4">
        <w:t xml:space="preserve"> of small deviations</w:t>
      </w:r>
      <w:r w:rsidR="006720B4" w:rsidRPr="001836CA">
        <w:t xml:space="preserve"> has not been widely researched.</w:t>
      </w:r>
      <w:r w:rsidR="006720B4">
        <w:t xml:space="preserve"> </w:t>
      </w:r>
      <w:r w:rsidR="000A7E76">
        <w:t xml:space="preserve">Little data is available to assess the extent or shape of distributions of time needed to care for individuals within given categories but substantial variability and highly skewed distributions seem plausible. </w:t>
      </w:r>
      <w:r w:rsidR="00595BDE">
        <w:t xml:space="preserve">Certainly </w:t>
      </w:r>
      <w:r w:rsidR="0062374F" w:rsidRPr="0062374F">
        <w:rPr>
          <w:highlight w:val="yellow"/>
        </w:rPr>
        <w:t>left</w:t>
      </w:r>
      <w:r w:rsidR="00595BDE">
        <w:t xml:space="preserve">-skewed ward occupancy distributions have been reported </w:t>
      </w:r>
      <w:r w:rsidR="00595BDE">
        <w:fldChar w:fldCharType="begin"/>
      </w:r>
      <w:r w:rsidR="006D2411">
        <w:instrText xml:space="preserve"> ADDIN EN.CITE &lt;EndNote&gt;&lt;Cite&gt;&lt;Author&gt;Davis&lt;/Author&gt;&lt;Year&gt;2014&lt;/Year&gt;&lt;RecNum&gt;38565&lt;/RecNum&gt;&lt;DisplayText&gt;(Davis et al., 2014)&lt;/DisplayText&gt;&lt;record&gt;&lt;rec-number&gt;38565&lt;/rec-number&gt;&lt;foreign-keys&gt;&lt;key app="EN" db-id="9szzaf5xbwsxt5ezwsapa29xasw2z0v25v5r" timestamp="1436970959"&gt;38565&lt;/key&gt;&lt;key app="ENWeb" db-id=""&gt;0&lt;/key&gt;&lt;/foreign-keys&gt;&lt;ref-type name="Journal Article"&gt;17&lt;/ref-type&gt;&lt;contributors&gt;&lt;authors&gt;&lt;author&gt;Davis, Ashley&lt;/author&gt;&lt;author&gt;Mehrotra, Sanjay&lt;/author&gt;&lt;author&gt;Holl, Jane&lt;/author&gt;&lt;author&gt;Daskin, Mark S.&lt;/author&gt;&lt;/authors&gt;&lt;/contributors&gt;&lt;titles&gt;&lt;title&gt;Nurse Staffing under Demand Uncertainty to Reduce Costs and Enhance Patient Safety&lt;/title&gt;&lt;secondary-title&gt;Asia-Pacific Journal of Operational Research&lt;/secondary-title&gt;&lt;/titles&gt;&lt;periodical&gt;&lt;full-title&gt;Asia-Pacific Journal of Operational Research&lt;/full-title&gt;&lt;/periodical&gt;&lt;pages&gt;1-19&lt;/pages&gt;&lt;volume&gt;31&lt;/volume&gt;&lt;number&gt;01&lt;/number&gt;&lt;dates&gt;&lt;year&gt;2014&lt;/year&gt;&lt;/dates&gt;&lt;isbn&gt;0217-5959&amp;#xD;1793-7019&lt;/isbn&gt;&lt;urls&gt;&lt;related-urls&gt;&lt;url&gt;http://www.worldscientific.com/doi/abs/10.1142/S0217595914500055&lt;/url&gt;&lt;/related-urls&gt;&lt;/urls&gt;&lt;electronic-resource-num&gt;10.1142/s0217595914500055&lt;/electronic-resource-num&gt;&lt;research-notes&gt;See notes on paper copy&lt;/research-notes&gt;&lt;/record&gt;&lt;/Cite&gt;&lt;/EndNote&gt;</w:instrText>
      </w:r>
      <w:r w:rsidR="00595BDE">
        <w:fldChar w:fldCharType="separate"/>
      </w:r>
      <w:r w:rsidR="00595BDE">
        <w:rPr>
          <w:noProof/>
        </w:rPr>
        <w:t>(Davis et al., 2014)</w:t>
      </w:r>
      <w:r w:rsidR="00595BDE">
        <w:fldChar w:fldCharType="end"/>
      </w:r>
      <w:r w:rsidR="00595BDE">
        <w:t xml:space="preserve"> which would tend to generate mean staffing requirements that are lower than the median, </w:t>
      </w:r>
      <w:r w:rsidR="00EA2456">
        <w:t>leading to</w:t>
      </w:r>
      <w:r w:rsidR="00595BDE">
        <w:t xml:space="preserve"> relative under</w:t>
      </w:r>
      <w:r w:rsidR="00CA6D16">
        <w:t>-</w:t>
      </w:r>
      <w:r w:rsidR="00595BDE">
        <w:t xml:space="preserve">staffing more than 50% of the time. </w:t>
      </w:r>
    </w:p>
    <w:p w14:paraId="2DD57391" w14:textId="49FB30E4" w:rsidR="004E60D1" w:rsidRDefault="001F7B7C" w:rsidP="00915AB0">
      <w:pPr>
        <w:pStyle w:val="Heading2"/>
        <w:spacing w:line="480" w:lineRule="auto"/>
      </w:pPr>
      <w:r>
        <w:t xml:space="preserve">Factors affecting </w:t>
      </w:r>
      <w:r w:rsidR="004E60D1">
        <w:t xml:space="preserve">the </w:t>
      </w:r>
      <w:r w:rsidR="004E60D1" w:rsidRPr="004E60D1">
        <w:rPr>
          <w:highlight w:val="yellow"/>
        </w:rPr>
        <w:t>coverage of workload</w:t>
      </w:r>
    </w:p>
    <w:p w14:paraId="2F7AE137" w14:textId="4601A80E" w:rsidR="00745C26" w:rsidRDefault="003A63E5" w:rsidP="00F23FD5">
      <w:pPr>
        <w:spacing w:line="240" w:lineRule="auto"/>
      </w:pPr>
      <w:r w:rsidRPr="003A63E5">
        <w:t xml:space="preserve">The proportion of the </w:t>
      </w:r>
      <w:r w:rsidR="00745C26">
        <w:t xml:space="preserve">total </w:t>
      </w:r>
      <w:r w:rsidRPr="003A63E5">
        <w:t xml:space="preserve">nursing </w:t>
      </w:r>
      <w:r w:rsidR="00BB4CF1" w:rsidRPr="00BB4CF1">
        <w:rPr>
          <w:highlight w:val="yellow"/>
        </w:rPr>
        <w:t>staff</w:t>
      </w:r>
      <w:r w:rsidRPr="003A63E5">
        <w:t xml:space="preserve"> that </w:t>
      </w:r>
      <w:r w:rsidR="004A220D">
        <w:t>are</w:t>
      </w:r>
      <w:r w:rsidR="00095FBF">
        <w:t xml:space="preserve"> </w:t>
      </w:r>
      <w:r w:rsidRPr="003A63E5">
        <w:t>registered nurses</w:t>
      </w:r>
      <w:r w:rsidR="00B72EEE">
        <w:t xml:space="preserve"> </w:t>
      </w:r>
      <w:r w:rsidR="00745C26">
        <w:t xml:space="preserve">is </w:t>
      </w:r>
      <w:r w:rsidR="00B72EEE">
        <w:t>referred to as</w:t>
      </w:r>
      <w:r w:rsidRPr="003A63E5">
        <w:t xml:space="preserve"> </w:t>
      </w:r>
      <w:r w:rsidRPr="003A63E5">
        <w:rPr>
          <w:i/>
        </w:rPr>
        <w:t>skill</w:t>
      </w:r>
      <w:r w:rsidR="00DF44F4">
        <w:rPr>
          <w:i/>
        </w:rPr>
        <w:t xml:space="preserve"> </w:t>
      </w:r>
      <w:r w:rsidRPr="003A63E5">
        <w:rPr>
          <w:i/>
        </w:rPr>
        <w:t>mix</w:t>
      </w:r>
      <w:r w:rsidR="00595BDE">
        <w:t xml:space="preserve">. Given the significant evidence base that emphasises the specific association between registered nurse staffing </w:t>
      </w:r>
      <w:r w:rsidR="00C0666E">
        <w:t xml:space="preserve">levels or skill mix </w:t>
      </w:r>
      <w:r w:rsidR="00595BDE">
        <w:t>and outcomes</w:t>
      </w:r>
      <w:r w:rsidR="00C0666E">
        <w:t xml:space="preserve"> </w:t>
      </w:r>
      <w:r w:rsidR="00C0666E">
        <w:fldChar w:fldCharType="begin">
          <w:fldData xml:space="preserve">PEVuZE5vdGU+PENpdGU+PEF1dGhvcj5BaWtlbjwvQXV0aG9yPjxZZWFyPjIwMTc8L1llYXI+PFJl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</w:fldData>
        </w:fldChar>
      </w:r>
      <w:r w:rsidR="00BB4CF1">
        <w:instrText xml:space="preserve"> ADDIN EN.CITE </w:instrText>
      </w:r>
      <w:r w:rsidR="00BB4CF1">
        <w:fldChar w:fldCharType="begin">
          <w:fldData xml:space="preserve">PEVuZE5vdGU+PENpdGU+PEF1dGhvcj5BaWtlbjwvQXV0aG9yPjxZZWFyPjIwMTc8L1llYXI+PFJl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</w:fldData>
        </w:fldChar>
      </w:r>
      <w:r w:rsidR="00BB4CF1">
        <w:instrText xml:space="preserve"> ADDIN EN.CITE.DATA </w:instrText>
      </w:r>
      <w:r w:rsidR="00BB4CF1">
        <w:fldChar w:fldCharType="end"/>
      </w:r>
      <w:r w:rsidR="00C0666E">
        <w:fldChar w:fldCharType="separate"/>
      </w:r>
      <w:r w:rsidR="00BB4CF1">
        <w:rPr>
          <w:noProof/>
        </w:rPr>
        <w:t>(e.g.Aiken et al., 2017)</w:t>
      </w:r>
      <w:r w:rsidR="00C0666E">
        <w:fldChar w:fldCharType="end"/>
      </w:r>
      <w:r w:rsidR="00595BDE">
        <w:t xml:space="preserve"> </w:t>
      </w:r>
      <w:r w:rsidRPr="003A63E5">
        <w:t xml:space="preserve"> </w:t>
      </w:r>
      <w:r w:rsidR="00C0666E">
        <w:t>it is perhaps surprising that</w:t>
      </w:r>
      <w:r w:rsidR="00095FBF">
        <w:t xml:space="preserve"> skill mix </w:t>
      </w:r>
      <w:r w:rsidR="00EF7EAB">
        <w:t xml:space="preserve">is rarely addressed </w:t>
      </w:r>
      <w:r w:rsidR="00095FBF">
        <w:t xml:space="preserve">directly </w:t>
      </w:r>
      <w:r w:rsidR="00EF7EAB">
        <w:t xml:space="preserve">by </w:t>
      </w:r>
      <w:r w:rsidR="007C3D20">
        <w:t>traditional</w:t>
      </w:r>
      <w:r w:rsidR="00EF7EAB">
        <w:t xml:space="preserve"> staffing </w:t>
      </w:r>
      <w:r w:rsidR="003548A4">
        <w:t>methods</w:t>
      </w:r>
      <w:r w:rsidR="00553815">
        <w:t xml:space="preserve"> </w:t>
      </w:r>
      <w:r w:rsidR="006D2411">
        <w:fldChar w:fldCharType="begin"/>
      </w:r>
      <w:r w:rsidR="006D2411">
        <w:instrText xml:space="preserve"> ADDIN EN.CITE &lt;EndNote&gt;&lt;Cite&gt;&lt;Author&gt;Buchan&lt;/Author&gt;&lt;Year&gt;2001&lt;/Year&gt;&lt;RecNum&gt;40619&lt;/RecNum&gt;&lt;DisplayText&gt;(Buchan et al., 2001)&lt;/DisplayText&gt;&lt;record&gt;&lt;rec-number&gt;40619&lt;/rec-number&gt;&lt;foreign-keys&gt;&lt;key app="EN" db-id="9szzaf5xbwsxt5ezwsapa29xasw2z0v25v5r" timestamp="1534245138"&gt;40619&lt;/key&gt;&lt;key app="ENWeb" db-id=""&gt;0&lt;/key&gt;&lt;/foreign-keys&gt;&lt;ref-type name="Journal Article"&gt;17&lt;/ref-type&gt;&lt;contributors&gt;&lt;authors&gt;&lt;author&gt;Buchan, James &lt;/author&gt;&lt;author&gt;Ball, Jane &lt;/author&gt;&lt;author&gt;O’May, Fiona&lt;/author&gt;&lt;/authors&gt;&lt;/contributors&gt;&lt;titles&gt;&lt;title&gt;If changing skill mix is the answer, what is the question?&lt;/title&gt;&lt;secondary-title&gt;Journal of Health Services Research &amp;amp; Policy &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33-238&lt;/pages&gt;&lt;volume&gt;6&lt;/volume&gt;&lt;number&gt;4&lt;/number&gt;&lt;dates&gt;&lt;year&gt;2001&lt;/year&gt;&lt;/dates&gt;&lt;urls&gt;&lt;/urls&gt;&lt;/record&gt;&lt;/Cite&gt;&lt;/EndNote&gt;</w:instrText>
      </w:r>
      <w:r w:rsidR="006D2411">
        <w:fldChar w:fldCharType="separate"/>
      </w:r>
      <w:r w:rsidR="006D2411">
        <w:rPr>
          <w:noProof/>
        </w:rPr>
        <w:t>(Buchan et al., 2001)</w:t>
      </w:r>
      <w:r w:rsidR="006D2411">
        <w:fldChar w:fldCharType="end"/>
      </w:r>
      <w:r w:rsidR="00745C26">
        <w:t>.</w:t>
      </w:r>
      <w:r w:rsidR="00C0666E">
        <w:t xml:space="preserve"> This may be because many systems and approaches have their origins </w:t>
      </w:r>
      <w:r w:rsidR="00C0666E">
        <w:lastRenderedPageBreak/>
        <w:t>in settings where the contribution of support staff to direct patient care was relatively slight</w:t>
      </w:r>
      <w:r w:rsidR="006D2411">
        <w:t xml:space="preserve">, </w:t>
      </w:r>
      <w:r w:rsidR="00C0666E">
        <w:t xml:space="preserve">e.g. the </w:t>
      </w:r>
      <w:r w:rsidR="00F6361A" w:rsidRPr="00F6361A">
        <w:t>United States of America</w:t>
      </w:r>
      <w:r w:rsidR="00C0666E">
        <w:t xml:space="preserve"> </w:t>
      </w:r>
      <w:r w:rsidR="0054568B">
        <w:fldChar w:fldCharType="begin">
          <w:fldData xml:space="preserve">PEVuZE5vdGU+PENpdGU+PEF1dGhvcj5BaWtlbjwvQXV0aG9yPjxZZWFyPjIwMTc8L1llYXI+PFJl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</w:fldData>
        </w:fldChar>
      </w:r>
      <w:r w:rsidR="0054568B">
        <w:instrText xml:space="preserve"> ADDIN EN.CITE </w:instrText>
      </w:r>
      <w:r w:rsidR="0054568B">
        <w:fldChar w:fldCharType="begin">
          <w:fldData xml:space="preserve">PEVuZE5vdGU+PENpdGU+PEF1dGhvcj5BaWtlbjwvQXV0aG9yPjxZZWFyPjIwMTc8L1llYXI+PFJl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</w:fldData>
        </w:fldChar>
      </w:r>
      <w:r w:rsidR="0054568B">
        <w:instrText xml:space="preserve"> ADDIN EN.CITE.DATA </w:instrText>
      </w:r>
      <w:r w:rsidR="0054568B">
        <w:fldChar w:fldCharType="end"/>
      </w:r>
      <w:r w:rsidR="0054568B">
        <w:fldChar w:fldCharType="separate"/>
      </w:r>
      <w:r w:rsidR="0054568B">
        <w:rPr>
          <w:noProof/>
        </w:rPr>
        <w:t>(Aiken et al., 2017)</w:t>
      </w:r>
      <w:r w:rsidR="0054568B">
        <w:fldChar w:fldCharType="end"/>
      </w:r>
      <w:r w:rsidR="00C73EA2">
        <w:t>.</w:t>
      </w:r>
      <w:r w:rsidR="00745C26">
        <w:t xml:space="preserve"> The issue of determining skill</w:t>
      </w:r>
      <w:r w:rsidR="00DF44F4">
        <w:t xml:space="preserve"> </w:t>
      </w:r>
      <w:r w:rsidR="00745C26">
        <w:t xml:space="preserve">mix is compounded by the fact that </w:t>
      </w:r>
      <w:r w:rsidR="0087574E" w:rsidRPr="00A761A0">
        <w:rPr>
          <w:highlight w:val="yellow"/>
        </w:rPr>
        <w:t>nursing support staff</w:t>
      </w:r>
      <w:r w:rsidR="0087574E">
        <w:t xml:space="preserve"> </w:t>
      </w:r>
      <w:r w:rsidR="00F64A76">
        <w:t>roles</w:t>
      </w:r>
      <w:r w:rsidR="00EF7EAB">
        <w:t xml:space="preserve"> </w:t>
      </w:r>
      <w:r w:rsidR="00AA0EFF">
        <w:t xml:space="preserve">can </w:t>
      </w:r>
      <w:r w:rsidR="00EF7EAB">
        <w:t>vary widely</w:t>
      </w:r>
      <w:r w:rsidR="004F3FC2">
        <w:t xml:space="preserve"> </w:t>
      </w:r>
      <w:r w:rsidR="004D5ADA">
        <w:fldChar w:fldCharType="begin"/>
      </w:r>
      <w:r w:rsidR="00EF57F1">
        <w:instrText xml:space="preserve"> ADDIN EN.CITE &lt;EndNote&gt;&lt;Cite&gt;&lt;Author&gt;Kessler&lt;/Author&gt;&lt;Year&gt;2010&lt;/Year&gt;&lt;RecNum&gt;40611&lt;/RecNum&gt;&lt;DisplayText&gt;(Kessler et al., 2010)&lt;/DisplayText&gt;&lt;record&gt;&lt;rec-number&gt;40611&lt;/rec-number&gt;&lt;foreign-keys&gt;&lt;key app="EN" db-id="9szzaf5xbwsxt5ezwsapa29xasw2z0v25v5r" timestamp="1518184161"&gt;40611&lt;/key&gt;&lt;/foreign-keys&gt;&lt;ref-type name="Report"&gt;27&lt;/ref-type&gt;&lt;contributors&gt;&lt;authors&gt;&lt;author&gt;Kessler, I.&lt;/author&gt;&lt;author&gt;Heron, P.&lt;/author&gt;&lt;author&gt;Dopson, S.&lt;/author&gt;&lt;author&gt;Magee, H.&lt;/author&gt;&lt;author&gt;Swain, D. &lt;/author&gt;&lt;author&gt;Askham, J.&lt;/author&gt;&lt;/authors&gt;&lt;/contributors&gt;&lt;titles&gt;&lt;title&gt;The nature and consequences of support workers in a hospital setting&lt;/title&gt;&lt;/titles&gt;&lt;dates&gt;&lt;year&gt;2010&lt;/year&gt;&lt;/dates&gt;&lt;publisher&gt;NIHR Service Delivery and Organisation programme&lt;/publisher&gt;&lt;work-type&gt;Final report&lt;/work-type&gt;&lt;urls&gt;&lt;/urls&gt;&lt;/record&gt;&lt;/Cite&gt;&lt;/EndNote&gt;</w:instrText>
      </w:r>
      <w:r w:rsidR="004D5ADA">
        <w:fldChar w:fldCharType="separate"/>
      </w:r>
      <w:r w:rsidR="00EF57F1">
        <w:rPr>
          <w:noProof/>
        </w:rPr>
        <w:t>(Kessler et al., 2010)</w:t>
      </w:r>
      <w:r w:rsidR="004D5ADA">
        <w:fldChar w:fldCharType="end"/>
      </w:r>
      <w:r w:rsidRPr="003A63E5">
        <w:t xml:space="preserve">. </w:t>
      </w:r>
      <w:r w:rsidR="00B72EEE">
        <w:t xml:space="preserve">Some tools consider only </w:t>
      </w:r>
      <w:r w:rsidR="00745C26">
        <w:t xml:space="preserve">registered or licensed </w:t>
      </w:r>
      <w:r w:rsidR="00B72EEE">
        <w:t xml:space="preserve">nurses while others, such as the </w:t>
      </w:r>
      <w:r w:rsidR="00F6361A">
        <w:t>Safer Nursing Care Tool</w:t>
      </w:r>
      <w:r w:rsidR="00DF44F4">
        <w:t xml:space="preserve"> </w:t>
      </w:r>
      <w:r w:rsidR="003548A4">
        <w:fldChar w:fldCharType="begin"/>
      </w:r>
      <w:r w:rsidR="00EF57F1">
        <w:instrText xml:space="preserve"> ADDIN EN.CITE &lt;EndNote&gt;&lt;Cite&gt;&lt;Author&gt;The Shelford group&lt;/Author&gt;&lt;Year&gt;2014&lt;/Year&gt;&lt;RecNum&gt;38390&lt;/RecNum&gt;&lt;DisplayText&gt;(The Shelford group, 2014)&lt;/DisplayText&gt;&lt;record&gt;&lt;rec-number&gt;38390&lt;/rec-number&gt;&lt;foreign-keys&gt;&lt;key app="EN" db-id="9szzaf5xbwsxt5ezwsapa29xasw2z0v25v5r" timestamp="1417275534"&gt;38390&lt;/key&gt;&lt;/foreign-keys&gt;&lt;ref-type name="Report"&gt;27&lt;/ref-type&gt;&lt;contributors&gt;&lt;authors&gt;&lt;author&gt;The Shelford group,&lt;/author&gt;&lt;/authors&gt;&lt;/contributors&gt;&lt;titles&gt;&lt;title&gt;Safer Nursing Care Tool Implementation Resource Pack&lt;/title&gt;&lt;/titles&gt;&lt;dates&gt;&lt;year&gt;2014&lt;/year&gt;&lt;/dates&gt;&lt;publisher&gt;The Shelford Group&lt;/publisher&gt;&lt;urls&gt;&lt;/urls&gt;&lt;/record&gt;&lt;/Cite&gt;&lt;/EndNote&gt;</w:instrText>
      </w:r>
      <w:r w:rsidR="003548A4">
        <w:fldChar w:fldCharType="separate"/>
      </w:r>
      <w:r w:rsidR="00EF57F1">
        <w:rPr>
          <w:noProof/>
        </w:rPr>
        <w:t>(The Shelford group, 2014)</w:t>
      </w:r>
      <w:r w:rsidR="003548A4">
        <w:fldChar w:fldCharType="end"/>
      </w:r>
      <w:r w:rsidR="00630C0E">
        <w:t>,</w:t>
      </w:r>
      <w:r w:rsidR="00745C26">
        <w:t xml:space="preserve"> plan the total nursing team </w:t>
      </w:r>
      <w:r w:rsidR="00630C0E">
        <w:t>size and defer the</w:t>
      </w:r>
      <w:r w:rsidR="008F7EEF">
        <w:t xml:space="preserve"> skill</w:t>
      </w:r>
      <w:r w:rsidR="00DF44F4">
        <w:t xml:space="preserve"> </w:t>
      </w:r>
      <w:r w:rsidR="00630C0E">
        <w:t xml:space="preserve">mix decision to professional judgement. </w:t>
      </w:r>
      <w:r w:rsidR="00745C26">
        <w:t xml:space="preserve"> </w:t>
      </w:r>
      <w:r w:rsidR="00B72EEE">
        <w:t xml:space="preserve"> </w:t>
      </w:r>
    </w:p>
    <w:p w14:paraId="181EB654" w14:textId="09A36091" w:rsidR="003A63E5" w:rsidRPr="003A63E5" w:rsidRDefault="00B72EEE" w:rsidP="00F23FD5">
      <w:pPr>
        <w:spacing w:line="240" w:lineRule="auto"/>
      </w:pPr>
      <w:r>
        <w:t>For tools which aim to determine</w:t>
      </w:r>
      <w:r w:rsidR="00AA0EFF">
        <w:t xml:space="preserve"> the </w:t>
      </w:r>
      <w:r w:rsidR="00745C26">
        <w:t xml:space="preserve">staffing </w:t>
      </w:r>
      <w:r w:rsidR="00AA0EFF">
        <w:t xml:space="preserve">establishment, </w:t>
      </w:r>
      <w:r w:rsidR="001C223D" w:rsidRPr="003A63E5">
        <w:t>a constant uplift</w:t>
      </w:r>
      <w:r w:rsidR="001C223D">
        <w:t xml:space="preserve"> </w:t>
      </w:r>
      <w:r w:rsidR="001C223D" w:rsidRPr="003A63E5">
        <w:t>is typically applied</w:t>
      </w:r>
      <w:r w:rsidR="001C223D">
        <w:t xml:space="preserve"> to allow for</w:t>
      </w:r>
      <w:r w:rsidR="00BB4390">
        <w:t xml:space="preserve"> </w:t>
      </w:r>
      <w:r w:rsidR="003A63E5" w:rsidRPr="003A63E5">
        <w:t>leave</w:t>
      </w:r>
      <w:r w:rsidR="00BB4390">
        <w:t xml:space="preserve">, including annual and sick leave </w:t>
      </w:r>
      <w:r w:rsidR="004D5ADA">
        <w:fldChar w:fldCharType="begin"/>
      </w:r>
      <w:r w:rsidR="00EF57F1">
        <w:instrText xml:space="preserve"> ADDIN EN.CITE &lt;EndNote&gt;&lt;Cite&gt;&lt;Author&gt;Hurst&lt;/Author&gt;&lt;Year&gt;2003&lt;/Year&gt;&lt;RecNum&gt;28864&lt;/RecNum&gt;&lt;DisplayText&gt;(Hurst, 2003)&lt;/DisplayText&gt;&lt;record&gt;&lt;rec-number&gt;28864&lt;/rec-number&gt;&lt;foreign-keys&gt;&lt;key app="EN" db-id="9szzaf5xbwsxt5ezwsapa29xasw2z0v25v5r" timestamp="0"&gt;28864&lt;/key&gt;&lt;key app="ENWeb" db-id="SxjbTArtqggAAA-FLvs"&gt;4329&lt;/key&gt;&lt;/foreign-keys&gt;&lt;ref-type name="Book"&gt;6&lt;/ref-type&gt;&lt;contributors&gt;&lt;authors&gt;&lt;author&gt;Hurst, K.&lt;/author&gt;&lt;/authors&gt;&lt;/contributors&gt;&lt;titles&gt;&lt;title&gt;Selecting and Applying Methods for Estimating the Size and Mix of Nursing Teams: A Systematic Review of the Literature Commissioned by the Department of Health&lt;/title&gt;&lt;/titles&gt;&lt;dates&gt;&lt;year&gt;2003&lt;/year&gt;&lt;/dates&gt;&lt;publisher&gt;Nuffield Institute for Health&lt;/publisher&gt;&lt;urls&gt;&lt;related-urls&gt;&lt;url&gt;http://www.who.int/hrh/tools/size_mix.pdf&lt;/url&gt;&lt;url&gt;http://www.leeds.ac.uk/lihs/hsc/researchrpts.html&lt;/url&gt;&lt;/related-urls&gt;&lt;/urls&gt;&lt;/record&gt;&lt;/Cite&gt;&lt;/EndNote&gt;</w:instrText>
      </w:r>
      <w:r w:rsidR="004D5ADA">
        <w:fldChar w:fldCharType="separate"/>
      </w:r>
      <w:r w:rsidR="00EF57F1">
        <w:rPr>
          <w:noProof/>
        </w:rPr>
        <w:t>(Hurst, 2003)</w:t>
      </w:r>
      <w:r w:rsidR="004D5ADA">
        <w:fldChar w:fldCharType="end"/>
      </w:r>
      <w:r w:rsidR="003A63E5" w:rsidRPr="003A63E5">
        <w:t xml:space="preserve">. </w:t>
      </w:r>
      <w:r w:rsidR="008B153D">
        <w:t>T</w:t>
      </w:r>
      <w:r w:rsidR="003A63E5" w:rsidRPr="003A63E5">
        <w:t>he timed-task and Telford approaches</w:t>
      </w:r>
      <w:r w:rsidR="008B153D">
        <w:t xml:space="preserve"> explicitly plan for breaks</w:t>
      </w:r>
      <w:r w:rsidR="003A63E5" w:rsidRPr="003A63E5">
        <w:t xml:space="preserve">, while other methods implicitly assume </w:t>
      </w:r>
      <w:r w:rsidR="00E557D2">
        <w:t xml:space="preserve">that </w:t>
      </w:r>
      <w:r w:rsidR="00E557D2" w:rsidRPr="003A63E5">
        <w:t>breaks</w:t>
      </w:r>
      <w:r w:rsidR="003A63E5" w:rsidRPr="003A63E5">
        <w:t xml:space="preserve"> </w:t>
      </w:r>
      <w:r w:rsidR="00783DA5">
        <w:t xml:space="preserve">will be the same </w:t>
      </w:r>
      <w:r w:rsidR="003A63E5" w:rsidRPr="003A63E5">
        <w:t>as in the wards</w:t>
      </w:r>
      <w:r w:rsidR="001C223D">
        <w:t xml:space="preserve"> whose data were used to develop them</w:t>
      </w:r>
      <w:r w:rsidR="00C73EA2">
        <w:t xml:space="preserve"> or that any breaks are not part of the paid hours that are </w:t>
      </w:r>
      <w:r w:rsidR="002C40C8">
        <w:t>recommended</w:t>
      </w:r>
      <w:r w:rsidR="003A63E5" w:rsidRPr="003A63E5">
        <w:t xml:space="preserve">. </w:t>
      </w:r>
      <w:r w:rsidR="00783DA5">
        <w:t>Whilst h</w:t>
      </w:r>
      <w:r w:rsidR="003A63E5" w:rsidRPr="003A63E5">
        <w:t>andovers between shifts are planned for in the Telford method</w:t>
      </w:r>
      <w:r w:rsidR="00E557D2" w:rsidRPr="003A63E5">
        <w:t>, it</w:t>
      </w:r>
      <w:r w:rsidR="003A63E5" w:rsidRPr="003A63E5">
        <w:t xml:space="preserve"> is less </w:t>
      </w:r>
      <w:r w:rsidR="00783DA5">
        <w:t xml:space="preserve">clear </w:t>
      </w:r>
      <w:r w:rsidR="001C223D">
        <w:t xml:space="preserve">if and </w:t>
      </w:r>
      <w:r w:rsidR="003A63E5" w:rsidRPr="003A63E5">
        <w:t>how the other tools account for the</w:t>
      </w:r>
      <w:r>
        <w:t>m</w:t>
      </w:r>
      <w:r w:rsidR="00630C0E">
        <w:t>,</w:t>
      </w:r>
      <w:r>
        <w:t xml:space="preserve"> even though the amount of time required for handovers varies according to local practices</w:t>
      </w:r>
      <w:r w:rsidR="00C73EA2">
        <w:t>,</w:t>
      </w:r>
      <w:r>
        <w:t xml:space="preserve"> including shift patterns used</w:t>
      </w:r>
      <w:r w:rsidR="00C73EA2">
        <w:t xml:space="preserve"> </w:t>
      </w:r>
      <w:r w:rsidR="004D5ADA">
        <w:fldChar w:fldCharType="begin"/>
      </w:r>
      <w:r w:rsidR="00EF57F1">
        <w:instrText xml:space="preserve"> ADDIN EN.CITE &lt;EndNote&gt;&lt;Cite&gt;&lt;Author&gt;Griffiths&lt;/Author&gt;&lt;Year&gt;2014&lt;/Year&gt;&lt;RecNum&gt;40612&lt;/RecNum&gt;&lt;DisplayText&gt;(Griffiths et al., 2014)&lt;/DisplayText&gt;&lt;record&gt;&lt;rec-number&gt;40612&lt;/rec-number&gt;&lt;foreign-keys&gt;&lt;key app="EN" db-id="9szzaf5xbwsxt5ezwsapa29xasw2z0v25v5r" timestamp="1518184503"&gt;40612&lt;/key&gt;&lt;/foreign-keys&gt;&lt;ref-type name="Journal Article"&gt;17&lt;/ref-type&gt;&lt;contributors&gt;&lt;authors&gt;&lt;author&gt;Griffiths, P&lt;/author&gt;&lt;author&gt;Dall&amp;apos;Ora, C&lt;/author&gt;&lt;author&gt;Simon, M&lt;/author&gt;&lt;author&gt;Ball, J&lt;/author&gt;&lt;author&gt;Lindqvist, R&lt;/author&gt;&lt;author&gt;Rafferty, AM&lt;/author&gt;&lt;author&gt;et al. &lt;/author&gt;&lt;/authors&gt;&lt;/contributors&gt;&lt;titles&gt;&lt;title&gt;Nurses&amp;apos; shift length and overtime working in 12 European countries: the association with perceived quality of care and patient safety&lt;/title&gt;&lt;secondary-title&gt;Med Care&lt;/secondary-title&gt;&lt;/titles&gt;&lt;periodical&gt;&lt;full-title&gt;Medical Care&lt;/full-title&gt;&lt;abbr-1&gt;Med. Care&lt;/abbr-1&gt;&lt;abbr-2&gt;Med Care&lt;/abbr-2&gt;&lt;/periodical&gt;&lt;pages&gt;975-81&lt;/pages&gt;&lt;volume&gt;52&lt;/volume&gt;&lt;dates&gt;&lt;year&gt;2014&lt;/year&gt;&lt;/dates&gt;&lt;urls&gt;&lt;/urls&gt;&lt;/record&gt;&lt;/Cite&gt;&lt;/EndNote&gt;</w:instrText>
      </w:r>
      <w:r w:rsidR="004D5ADA">
        <w:fldChar w:fldCharType="separate"/>
      </w:r>
      <w:r w:rsidR="00EF57F1">
        <w:rPr>
          <w:noProof/>
        </w:rPr>
        <w:t>(Griffiths et al., 2014)</w:t>
      </w:r>
      <w:r w:rsidR="004D5ADA">
        <w:fldChar w:fldCharType="end"/>
      </w:r>
      <w:r>
        <w:t>.</w:t>
      </w:r>
    </w:p>
    <w:p w14:paraId="6D456298" w14:textId="5B80CAF6" w:rsidR="003E218D" w:rsidRDefault="00F518DA" w:rsidP="00915AB0">
      <w:pPr>
        <w:pStyle w:val="Heading2"/>
        <w:spacing w:line="480" w:lineRule="auto"/>
      </w:pPr>
      <w:r>
        <w:t xml:space="preserve">What </w:t>
      </w:r>
      <w:r w:rsidR="008B153D">
        <w:t>does “optimal” staffing mean</w:t>
      </w:r>
      <w:r>
        <w:t>?</w:t>
      </w:r>
    </w:p>
    <w:p w14:paraId="1754D2EA" w14:textId="65178AB5" w:rsidR="00310C44" w:rsidRDefault="00BE647A" w:rsidP="00F23FD5">
      <w:pPr>
        <w:spacing w:line="240" w:lineRule="auto"/>
      </w:pPr>
      <w:r w:rsidRPr="00E6484F">
        <w:t xml:space="preserve">Each </w:t>
      </w:r>
      <w:r w:rsidR="003A63E5">
        <w:t>staffing method</w:t>
      </w:r>
      <w:r w:rsidRPr="00E6484F">
        <w:t xml:space="preserve"> makes an underlying assumption about what constitutes “adequate”</w:t>
      </w:r>
      <w:r w:rsidR="00F518DA">
        <w:t>,</w:t>
      </w:r>
      <w:r w:rsidRPr="00E6484F">
        <w:t xml:space="preserve"> “safe”</w:t>
      </w:r>
      <w:r w:rsidR="00F518DA">
        <w:t xml:space="preserve"> or “quality”</w:t>
      </w:r>
      <w:r w:rsidRPr="00E6484F">
        <w:t xml:space="preserve"> staffing</w:t>
      </w:r>
      <w:r w:rsidR="00BB4CF1" w:rsidRPr="00BB4CF1">
        <w:rPr>
          <w:highlight w:val="yellow"/>
        </w:rPr>
        <w:t>,</w:t>
      </w:r>
      <w:r w:rsidR="002D50F1">
        <w:t xml:space="preserve"> although these are often implicit</w:t>
      </w:r>
      <w:r w:rsidRPr="00E6484F">
        <w:t xml:space="preserve">. </w:t>
      </w:r>
      <w:r w:rsidR="002D50F1">
        <w:t>T</w:t>
      </w:r>
      <w:r w:rsidRPr="00E6484F">
        <w:t>he</w:t>
      </w:r>
      <w:r w:rsidR="00E86F00">
        <w:t xml:space="preserve"> staffing to deliver the</w:t>
      </w:r>
      <w:r w:rsidRPr="00E6484F">
        <w:t xml:space="preserve"> “right” frequency and length of nursing tasks in the timed-task approach, and the “right” amount of care per patient in the nurse-patient ratio approach must be decided upon. These </w:t>
      </w:r>
      <w:r>
        <w:t>parameters are</w:t>
      </w:r>
      <w:r w:rsidRPr="00E6484F">
        <w:t xml:space="preserve"> obtained </w:t>
      </w:r>
      <w:r>
        <w:t xml:space="preserve">either </w:t>
      </w:r>
      <w:r w:rsidRPr="00E6484F">
        <w:t xml:space="preserve">from expert judgement or from </w:t>
      </w:r>
      <w:r w:rsidR="00E86F00">
        <w:t>observations of care provided</w:t>
      </w:r>
      <w:r w:rsidR="002D50F1">
        <w:t xml:space="preserve"> or </w:t>
      </w:r>
      <w:r w:rsidR="00546872">
        <w:t xml:space="preserve">from </w:t>
      </w:r>
      <w:r w:rsidR="002D50F1">
        <w:t>existing establishments</w:t>
      </w:r>
      <w:r w:rsidR="009A0FEA">
        <w:t>,</w:t>
      </w:r>
      <w:r w:rsidR="0087574E">
        <w:t xml:space="preserve"> </w:t>
      </w:r>
      <w:r w:rsidR="00E86F00">
        <w:t>ideally in settings</w:t>
      </w:r>
      <w:r w:rsidRPr="00E6484F">
        <w:t xml:space="preserve"> deemed to meet some quality criteria</w:t>
      </w:r>
      <w:r w:rsidR="00BB4CF1">
        <w:t xml:space="preserve"> </w:t>
      </w:r>
      <w:r w:rsidR="007E58DA">
        <w:fldChar w:fldCharType="begin"/>
      </w:r>
      <w:r w:rsidR="00BB4CF1">
        <w:instrText xml:space="preserve"> ADDIN EN.CITE &lt;EndNote&gt;&lt;Cite&gt;&lt;Author&gt;Hurst&lt;/Author&gt;&lt;Year&gt;2003&lt;/Year&gt;&lt;RecNum&gt;28864&lt;/RecNum&gt;&lt;DisplayText&gt;(Hurst, 2003)&lt;/DisplayText&gt;&lt;record&gt;&lt;rec-number&gt;28864&lt;/rec-number&gt;&lt;foreign-keys&gt;&lt;key app="EN" db-id="9szzaf5xbwsxt5ezwsapa29xasw2z0v25v5r" timestamp="0"&gt;28864&lt;/key&gt;&lt;key app="ENWeb" db-id="SxjbTArtqggAAA-FLvs"&gt;4329&lt;/key&gt;&lt;/foreign-keys&gt;&lt;ref-type name="Book"&gt;6&lt;/ref-type&gt;&lt;contributors&gt;&lt;authors&gt;&lt;author&gt;Hurst, K.&lt;/author&gt;&lt;/authors&gt;&lt;/contributors&gt;&lt;titles&gt;&lt;title&gt;Selecting and Applying Methods for Estimating the Size and Mix of Nursing Teams: A Systematic Review of the Literature Commissioned by the Department of Health&lt;/title&gt;&lt;/titles&gt;&lt;dates&gt;&lt;year&gt;2003&lt;/year&gt;&lt;/dates&gt;&lt;publisher&gt;Nuffield Institute for Health&lt;/publisher&gt;&lt;urls&gt;&lt;related-urls&gt;&lt;url&gt;http://www.who.int/hrh/tools/size_mix.pdf&lt;/url&gt;&lt;url&gt;http://www.leeds.ac.uk/lihs/hsc/researchrpts.html&lt;/url&gt;&lt;/related-urls&gt;&lt;/urls&gt;&lt;/record&gt;&lt;/Cite&gt;&lt;/EndNote&gt;</w:instrText>
      </w:r>
      <w:r w:rsidR="007E58DA">
        <w:fldChar w:fldCharType="separate"/>
      </w:r>
      <w:r w:rsidR="00BB4CF1">
        <w:rPr>
          <w:noProof/>
        </w:rPr>
        <w:t>(Hurst, 2003)</w:t>
      </w:r>
      <w:r w:rsidR="007E58DA">
        <w:fldChar w:fldCharType="end"/>
      </w:r>
      <w:r w:rsidR="008B6ADF">
        <w:t xml:space="preserve">. </w:t>
      </w:r>
      <w:r w:rsidR="002D50F1">
        <w:t xml:space="preserve">The quality threshold is </w:t>
      </w:r>
      <w:r w:rsidR="00553815">
        <w:t xml:space="preserve">not always made explicit. </w:t>
      </w:r>
      <w:r w:rsidR="008B153D">
        <w:t xml:space="preserve">A </w:t>
      </w:r>
      <w:r w:rsidR="00C4477F">
        <w:t>number of reviews covering</w:t>
      </w:r>
      <w:r w:rsidR="003548A4">
        <w:t xml:space="preserve"> a</w:t>
      </w:r>
      <w:r w:rsidR="00C4477F">
        <w:t xml:space="preserve"> large volume of research from several decades</w:t>
      </w:r>
      <w:r w:rsidR="00C4477F" w:rsidRPr="001403A2">
        <w:t xml:space="preserve"> </w:t>
      </w:r>
      <w:r w:rsidR="00C4477F">
        <w:t xml:space="preserve">have provided </w:t>
      </w:r>
      <w:r w:rsidR="00C4477F" w:rsidRPr="001403A2">
        <w:t xml:space="preserve">little </w:t>
      </w:r>
      <w:r w:rsidR="00C4477F">
        <w:t>robust</w:t>
      </w:r>
      <w:r w:rsidR="00C4477F" w:rsidRPr="001403A2">
        <w:t xml:space="preserve"> </w:t>
      </w:r>
      <w:r w:rsidR="00C4477F">
        <w:t>evidence about the tools’ abilities to match nurse staffing to patient need</w:t>
      </w:r>
      <w:r w:rsidR="00DA3DD5">
        <w:t>,</w:t>
      </w:r>
      <w:r w:rsidR="00C4477F">
        <w:t xml:space="preserve"> and none directly demonstrating an impact on outcomes or quality of </w:t>
      </w:r>
      <w:r w:rsidR="00C4477F" w:rsidRPr="00AE4687">
        <w:t>care</w:t>
      </w:r>
      <w:r w:rsidR="002D50F1">
        <w:t xml:space="preserve"> from using the tools to determine the required staffing </w:t>
      </w:r>
      <w:r w:rsidR="007E58DA" w:rsidRPr="00AE4687">
        <w:fldChar w:fldCharType="begin">
          <w:fldData xml:space="preserve">PEVuZE5vdGU+PENpdGU+PEF1dGhvcj5HcmlmZml0aHM8L0F1dGhvcj48WWVhcj4yMDE2PC9ZZWFy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</w:fldData>
        </w:fldChar>
      </w:r>
      <w:r w:rsidR="006D2411">
        <w:instrText xml:space="preserve"> ADDIN EN.CITE </w:instrText>
      </w:r>
      <w:r w:rsidR="006D2411">
        <w:fldChar w:fldCharType="begin">
          <w:fldData xml:space="preserve">PEVuZE5vdGU+PENpdGU+PEF1dGhvcj5HcmlmZml0aHM8L0F1dGhvcj48WWVhcj4yMDE2PC9ZZWFy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</w:fldData>
        </w:fldChar>
      </w:r>
      <w:r w:rsidR="006D2411">
        <w:instrText xml:space="preserve"> ADDIN EN.CITE.DATA </w:instrText>
      </w:r>
      <w:r w:rsidR="006D2411">
        <w:fldChar w:fldCharType="end"/>
      </w:r>
      <w:r w:rsidR="007E58DA" w:rsidRPr="00AE4687">
        <w:fldChar w:fldCharType="separate"/>
      </w:r>
      <w:r w:rsidR="00EF57F1">
        <w:rPr>
          <w:noProof/>
        </w:rPr>
        <w:t>(Fasoli and Haddock, 2010, Griffiths et al., 2016)</w:t>
      </w:r>
      <w:r w:rsidR="007E58DA" w:rsidRPr="00AE4687">
        <w:fldChar w:fldCharType="end"/>
      </w:r>
      <w:r w:rsidR="005E5727" w:rsidRPr="00AE4687">
        <w:t>.</w:t>
      </w:r>
      <w:r w:rsidR="005E5727">
        <w:t xml:space="preserve"> </w:t>
      </w:r>
    </w:p>
    <w:p w14:paraId="19E45642" w14:textId="490EE201" w:rsidR="005E5727" w:rsidRDefault="002D50F1" w:rsidP="00F23FD5">
      <w:pPr>
        <w:spacing w:line="240" w:lineRule="auto"/>
      </w:pPr>
      <w:r>
        <w:t xml:space="preserve">An alternative approach might be to compare </w:t>
      </w:r>
      <w:r w:rsidR="00553815">
        <w:t xml:space="preserve">care </w:t>
      </w:r>
      <w:r>
        <w:t xml:space="preserve">quality </w:t>
      </w:r>
      <w:r w:rsidR="00553815">
        <w:t xml:space="preserve">and resultant patient </w:t>
      </w:r>
      <w:r>
        <w:t xml:space="preserve">outcomes when staffing matches the level prescribed by the tool with quality </w:t>
      </w:r>
      <w:r w:rsidR="00BB4CF1" w:rsidRPr="00BB4CF1">
        <w:rPr>
          <w:highlight w:val="yellow"/>
        </w:rPr>
        <w:t>and outcomes</w:t>
      </w:r>
      <w:r w:rsidR="00BB4CF1">
        <w:t xml:space="preserve"> </w:t>
      </w:r>
      <w:r>
        <w:t xml:space="preserve">when it is below. </w:t>
      </w:r>
      <w:r w:rsidR="00310C44">
        <w:t xml:space="preserve">Such evidence is also scant. </w:t>
      </w:r>
      <w:r w:rsidR="005E5727">
        <w:t xml:space="preserve">There is evidence that staffing </w:t>
      </w:r>
      <w:r w:rsidR="002B7E35">
        <w:t xml:space="preserve">adequately </w:t>
      </w:r>
      <w:r w:rsidR="005E5727">
        <w:t xml:space="preserve">according to the RAFAELA tool is associated with </w:t>
      </w:r>
      <w:r w:rsidR="002B7E35">
        <w:t xml:space="preserve">reduced </w:t>
      </w:r>
      <w:r w:rsidR="005E5727">
        <w:t>mortality</w:t>
      </w:r>
      <w:r>
        <w:t xml:space="preserve"> when compared to inadequate staffing </w:t>
      </w:r>
      <w:r w:rsidR="005E5727">
        <w:fldChar w:fldCharType="begin"/>
      </w:r>
      <w:r w:rsidR="00EF57F1">
        <w:instrText xml:space="preserve"> ADDIN EN.CITE &lt;EndNote&gt;&lt;Cite&gt;&lt;Author&gt;Junttila&lt;/Author&gt;&lt;Year&gt;2016&lt;/Year&gt;&lt;RecNum&gt;38690&lt;/RecNum&gt;&lt;DisplayText&gt;(Junttila et al., 2016)&lt;/DisplayText&gt;&lt;record&gt;&lt;rec-number&gt;38690&lt;/rec-number&gt;&lt;foreign-keys&gt;&lt;key app="EN" db-id="9szzaf5xbwsxt5ezwsapa29xasw2z0v25v5r" timestamp="1467021234"&gt;38690&lt;/key&gt;&lt;/foreign-keys&gt;&lt;ref-type name="Journal Article"&gt;17&lt;/ref-type&gt;&lt;contributors&gt;&lt;authors&gt;&lt;author&gt;Junttila, Jaana K.&lt;/author&gt;&lt;author&gt;Koivu, Aija&lt;/author&gt;&lt;author&gt;Fagerström, Lisbeth&lt;/author&gt;&lt;author&gt;Haatainen, Kaisa&lt;/author&gt;&lt;author&gt;Nykänen, Pirkko&lt;/author&gt;&lt;/authors&gt;&lt;/contributors&gt;&lt;titles&gt;&lt;title&gt;Hospital mortality and optimality of nursing workload: A study on the predictive validity of the RAFAELA Nursing Intensity and Staffing system&lt;/title&gt;&lt;secondary-title&gt;International Journal of Nursing Studies&lt;/secondary-title&gt;&lt;/titles&gt;&lt;periodical&gt;&lt;full-title&gt;International Journal of Nursing Studies&lt;/full-title&gt;&lt;abbr-1&gt;Int. J. Nurs. Stud.&lt;/abbr-1&gt;&lt;abbr-2&gt;Int J Nurs Stud&lt;/abbr-2&gt;&lt;/periodical&gt;&lt;pages&gt;46-53&lt;/pages&gt;&lt;volume&gt;60&lt;/volume&gt;&lt;keywords&gt;&lt;keyword&gt;Nursing intensity&lt;/keyword&gt;&lt;keyword&gt;Nursing workload&lt;/keyword&gt;&lt;keyword&gt;Hospital mortality&lt;/keyword&gt;&lt;keyword&gt;Patient classification system&lt;/keyword&gt;&lt;keyword&gt;Quantitative research&lt;/keyword&gt;&lt;keyword&gt;Scale development&lt;/keyword&gt;&lt;/keywords&gt;&lt;dates&gt;&lt;year&gt;2016&lt;/year&gt;&lt;pub-dates&gt;&lt;date&gt;8//&lt;/date&gt;&lt;/pub-dates&gt;&lt;/dates&gt;&lt;isbn&gt;0020-7489&lt;/isbn&gt;&lt;urls&gt;&lt;related-urls&gt;&lt;url&gt;http://www.sciencedirect.com/science/article/pii/S0020748916000912&lt;/url&gt;&lt;url&gt;http://ac.els-cdn.com/S0020748916000912/1-s2.0-S0020748916000912-main.pdf?_tid=0559a2a0-3c71-11e6-95e2-00000aacb35d&amp;amp;acdnat=1467036860_cfbca99951a41bf0ea38b8ad1b9477c7&lt;/url&gt;&lt;/related-urls&gt;&lt;/urls&gt;&lt;electronic-resource-num&gt;http://dx.doi.org/10.1016/j.ijnurstu.2016.03.008&lt;/electronic-resource-num&gt;&lt;/record&gt;&lt;/Cite&gt;&lt;/EndNote&gt;</w:instrText>
      </w:r>
      <w:r w:rsidR="005E5727">
        <w:fldChar w:fldCharType="separate"/>
      </w:r>
      <w:r w:rsidR="00EF57F1">
        <w:rPr>
          <w:noProof/>
        </w:rPr>
        <w:t>(Junttila et al., 2016)</w:t>
      </w:r>
      <w:r w:rsidR="005E5727">
        <w:fldChar w:fldCharType="end"/>
      </w:r>
      <w:r w:rsidR="00BB4CF1">
        <w:t>.</w:t>
      </w:r>
      <w:r w:rsidR="00310C44">
        <w:t xml:space="preserve"> </w:t>
      </w:r>
      <w:r w:rsidR="00BB4CF1" w:rsidRPr="00BB4CF1">
        <w:rPr>
          <w:highlight w:val="yellow"/>
        </w:rPr>
        <w:t>However</w:t>
      </w:r>
      <w:r w:rsidR="0087574E" w:rsidRPr="009A0FEA">
        <w:rPr>
          <w:highlight w:val="yellow"/>
        </w:rPr>
        <w:t>, the results showed that</w:t>
      </w:r>
      <w:r w:rsidR="005E5727" w:rsidRPr="009A0FEA">
        <w:rPr>
          <w:highlight w:val="yellow"/>
        </w:rPr>
        <w:t xml:space="preserve"> mortality </w:t>
      </w:r>
      <w:r w:rsidR="0087574E" w:rsidRPr="009A0FEA">
        <w:rPr>
          <w:highlight w:val="yellow"/>
        </w:rPr>
        <w:t>was</w:t>
      </w:r>
      <w:r w:rsidR="005E5727" w:rsidRPr="00B56AE1">
        <w:t xml:space="preserve"> further reduced by staffing at higher levels than the tool suggests</w:t>
      </w:r>
      <w:r w:rsidR="00C2408A">
        <w:t>,</w:t>
      </w:r>
      <w:r w:rsidR="002B7E35">
        <w:t xml:space="preserve"> which raises questions about </w:t>
      </w:r>
      <w:r w:rsidR="00F64A76">
        <w:t>how</w:t>
      </w:r>
      <w:r w:rsidR="002B7E35">
        <w:t xml:space="preserve"> </w:t>
      </w:r>
      <w:r w:rsidR="00BB4CF1" w:rsidRPr="00BB4CF1">
        <w:rPr>
          <w:highlight w:val="yellow"/>
        </w:rPr>
        <w:t>“</w:t>
      </w:r>
      <w:r w:rsidR="002B7E35">
        <w:t>optimal</w:t>
      </w:r>
      <w:r w:rsidR="00BB4CF1" w:rsidRPr="00BB4CF1">
        <w:rPr>
          <w:highlight w:val="yellow"/>
        </w:rPr>
        <w:t>”</w:t>
      </w:r>
      <w:r w:rsidR="002B7E35">
        <w:t xml:space="preserve"> staffing </w:t>
      </w:r>
      <w:r w:rsidR="00F64A76">
        <w:t>is defined here</w:t>
      </w:r>
      <w:r w:rsidR="002B7E35">
        <w:t>.</w:t>
      </w:r>
      <w:r w:rsidR="00310C44">
        <w:t xml:space="preserve"> Another study using the same tool suggests that there is a marginal improvement in the ability to predict outcomes when using mismatch between actual staffing levels and the assessed staffing requirement when compared to absolute staffing measures based on nurse </w:t>
      </w:r>
      <w:r w:rsidR="00546872">
        <w:t>to</w:t>
      </w:r>
      <w:r w:rsidR="00310C44">
        <w:t xml:space="preserve"> patient ratios</w:t>
      </w:r>
      <w:r w:rsidR="00DA3DD5">
        <w:t xml:space="preserve"> </w:t>
      </w:r>
      <w:r w:rsidR="006D2411">
        <w:fldChar w:fldCharType="begin"/>
      </w:r>
      <w:r w:rsidR="006D2411">
        <w:instrText xml:space="preserve"> ADDIN EN.CITE &lt;EndNote&gt;&lt;Cite&gt;&lt;Author&gt;Fagerstrom&lt;/Author&gt;&lt;Year&gt;2018&lt;/Year&gt;&lt;RecNum&gt;40617&lt;/RecNum&gt;&lt;DisplayText&gt;(Fagerstrom et al., 2018)&lt;/DisplayText&gt;&lt;record&gt;&lt;rec-number&gt;40617&lt;/rec-number&gt;&lt;foreign-keys&gt;&lt;key app="EN" db-id="9szzaf5xbwsxt5ezwsapa29xasw2z0v25v5r" timestamp="1532958864"&gt;40617&lt;/key&gt;&lt;key app="ENWeb" db-id=""&gt;0&lt;/key&gt;&lt;/foreign-keys&gt;&lt;ref-type name="Journal Article"&gt;17&lt;/ref-type&gt;&lt;contributors&gt;&lt;authors&gt;&lt;author&gt;Fagerstrom, L.&lt;/author&gt;&lt;author&gt;Kinnunen, M.&lt;/author&gt;&lt;author&gt;Saarela, J.&lt;/author&gt;&lt;/authors&gt;&lt;/contributors&gt;&lt;auth-address&gt;Faculty of Education and Welfare Studies, Abo Akademi University, Vaasa, Finland.&amp;#xD;Faculty of Health and Social Sciences, University College of Southeast Norway, Drammen, Norway.&amp;#xD;Vaasa Central Hospital, Vaasa, Finland.&lt;/auth-address&gt;&lt;titles&gt;&lt;title&gt;Nursing workload, patient safety incidents and mortality: an observational study from Finland&lt;/title&gt;&lt;secondary-title&gt;BMJ Open&lt;/secondary-title&gt;&lt;/titles&gt;&lt;periodical&gt;&lt;full-title&gt;BMJ Open&lt;/full-title&gt;&lt;/periodical&gt;&lt;pages&gt;e016367&lt;/pages&gt;&lt;volume&gt;8&lt;/volume&gt;&lt;number&gt;4&lt;/number&gt;&lt;edition&gt;2018/04/25&lt;/edition&gt;&lt;keywords&gt;&lt;keyword&gt;human resource management&lt;/keyword&gt;&lt;keyword&gt;risk management&lt;/keyword&gt;&lt;/keywords&gt;&lt;dates&gt;&lt;year&gt;2018&lt;/year&gt;&lt;pub-dates&gt;&lt;date&gt;Apr 24&lt;/date&gt;&lt;/pub-dates&gt;&lt;/dates&gt;&lt;isbn&gt;2044-6055 (Electronic)&amp;#xD;2044-6055 (Linking)&lt;/isbn&gt;&lt;accession-num&gt;29691240&lt;/accession-num&gt;&lt;urls&gt;&lt;related-urls&gt;&lt;url&gt;https://www.ncbi.nlm.nih.gov/pubmed/29691240&lt;/url&gt;&lt;/related-urls&gt;&lt;/urls&gt;&lt;custom2&gt;PMC5922465&lt;/custom2&gt;&lt;electronic-resource-num&gt;10.1136/bmjopen-2017-016367&lt;/electronic-resource-num&gt;&lt;/record&gt;&lt;/Cite&gt;&lt;/EndNote&gt;</w:instrText>
      </w:r>
      <w:r w:rsidR="006D2411">
        <w:fldChar w:fldCharType="separate"/>
      </w:r>
      <w:r w:rsidR="006D2411">
        <w:rPr>
          <w:noProof/>
        </w:rPr>
        <w:t>(Fagerstrom et al., 2018)</w:t>
      </w:r>
      <w:r w:rsidR="006D2411">
        <w:fldChar w:fldCharType="end"/>
      </w:r>
      <w:r w:rsidR="00DA3DD5">
        <w:t>.</w:t>
      </w:r>
    </w:p>
    <w:p w14:paraId="67CDF153" w14:textId="28629B14" w:rsidR="002B7E35" w:rsidRDefault="002B7E35" w:rsidP="00F23FD5">
      <w:pPr>
        <w:spacing w:line="240" w:lineRule="auto"/>
      </w:pPr>
      <w:r w:rsidRPr="00DA6FD1">
        <w:t>Given the limitations of th</w:t>
      </w:r>
      <w:r w:rsidR="00553815">
        <w:t>e</w:t>
      </w:r>
      <w:r w:rsidR="00BB4CF1" w:rsidRPr="00BB4CF1">
        <w:rPr>
          <w:highlight w:val="yellow"/>
        </w:rPr>
        <w:t>se</w:t>
      </w:r>
      <w:r w:rsidR="00553815">
        <w:t xml:space="preserve"> tools and health service</w:t>
      </w:r>
      <w:r w:rsidR="00546872">
        <w:t>s</w:t>
      </w:r>
      <w:r w:rsidR="00553815">
        <w:t xml:space="preserve"> literature </w:t>
      </w:r>
      <w:r w:rsidR="00381BE7">
        <w:t>related</w:t>
      </w:r>
      <w:r w:rsidR="00553815">
        <w:t xml:space="preserve"> to nurse staffing, </w:t>
      </w:r>
      <w:r w:rsidRPr="00DA6FD1">
        <w:t xml:space="preserve">we now move on to consider in more detail </w:t>
      </w:r>
      <w:r w:rsidR="00DE4204" w:rsidRPr="00DA6FD1">
        <w:t>studies that have</w:t>
      </w:r>
      <w:r w:rsidRPr="00DA6FD1">
        <w:t xml:space="preserve"> used </w:t>
      </w:r>
      <w:r w:rsidR="00DF49FA">
        <w:t>o</w:t>
      </w:r>
      <w:r w:rsidR="00DF49FA" w:rsidRPr="006F0ECF">
        <w:t xml:space="preserve">perational </w:t>
      </w:r>
      <w:r w:rsidR="00DF49FA">
        <w:t>r</w:t>
      </w:r>
      <w:r w:rsidR="00DF49FA" w:rsidRPr="006F0ECF">
        <w:t>esearch</w:t>
      </w:r>
      <w:r w:rsidR="00DF49FA" w:rsidRPr="00DA6FD1" w:rsidDel="00DF49FA">
        <w:t xml:space="preserve"> </w:t>
      </w:r>
      <w:r w:rsidR="00DE4204" w:rsidRPr="00DA6FD1">
        <w:t>approaches</w:t>
      </w:r>
      <w:r w:rsidR="00553815">
        <w:t>. This is</w:t>
      </w:r>
      <w:r w:rsidR="00DE4204" w:rsidRPr="00DA6FD1">
        <w:t xml:space="preserve"> </w:t>
      </w:r>
      <w:r w:rsidRPr="00DA6FD1">
        <w:t xml:space="preserve">a </w:t>
      </w:r>
      <w:r w:rsidR="00BB4CF1" w:rsidRPr="00BB4CF1">
        <w:rPr>
          <w:highlight w:val="yellow"/>
        </w:rPr>
        <w:t>separate</w:t>
      </w:r>
      <w:r w:rsidR="00BB4CF1">
        <w:t xml:space="preserve"> </w:t>
      </w:r>
      <w:r w:rsidRPr="00DA6FD1">
        <w:t xml:space="preserve">body of literature </w:t>
      </w:r>
      <w:r w:rsidR="00810418">
        <w:t xml:space="preserve">and way of approaching decisions regarding nurse staffing </w:t>
      </w:r>
      <w:r w:rsidRPr="00DA6FD1">
        <w:t xml:space="preserve">which has been largely absent from existing </w:t>
      </w:r>
      <w:r w:rsidR="001055DE" w:rsidRPr="00DA6FD1">
        <w:t xml:space="preserve">reviews </w:t>
      </w:r>
      <w:r w:rsidR="001055DE">
        <w:t xml:space="preserve">or discussion of </w:t>
      </w:r>
      <w:r w:rsidR="00DA6FD1" w:rsidRPr="00DA6FD1">
        <w:t>nurse staffing</w:t>
      </w:r>
      <w:r w:rsidR="00810418">
        <w:t>, the levels needed and methods to plan</w:t>
      </w:r>
      <w:r w:rsidR="00DA6FD1" w:rsidRPr="00DA6FD1">
        <w:t>.</w:t>
      </w:r>
    </w:p>
    <w:p w14:paraId="62AFE4B4" w14:textId="4B038394" w:rsidR="00595A9E" w:rsidRPr="001B3A67" w:rsidRDefault="007800DB" w:rsidP="007800DB">
      <w:pPr>
        <w:pStyle w:val="Heading1"/>
        <w:spacing w:line="360" w:lineRule="auto"/>
      </w:pPr>
      <w:r>
        <w:lastRenderedPageBreak/>
        <w:t>Operational</w:t>
      </w:r>
      <w:r w:rsidR="00DF49FA" w:rsidRPr="006F0ECF">
        <w:t xml:space="preserve"> </w:t>
      </w:r>
      <w:r w:rsidR="00DF49FA">
        <w:t>r</w:t>
      </w:r>
      <w:r w:rsidR="00DF49FA" w:rsidRPr="006F0ECF">
        <w:t>esearch</w:t>
      </w:r>
      <w:r w:rsidR="00DF49FA" w:rsidDel="00DF49FA">
        <w:t xml:space="preserve"> </w:t>
      </w:r>
      <w:r>
        <w:t>approaches to planning nurse staffing</w:t>
      </w:r>
    </w:p>
    <w:p w14:paraId="10E5A848" w14:textId="5E045A0B" w:rsidR="00595A9E" w:rsidRDefault="00D058A6" w:rsidP="00F23FD5">
      <w:pPr>
        <w:spacing w:line="240" w:lineRule="auto"/>
        <w:rPr>
          <w:bCs/>
        </w:rPr>
      </w:pPr>
      <w:r>
        <w:rPr>
          <w:bCs/>
        </w:rPr>
        <w:t xml:space="preserve">We </w:t>
      </w:r>
      <w:r w:rsidR="00595A9E">
        <w:rPr>
          <w:bCs/>
        </w:rPr>
        <w:t>adopted the following search strategy</w:t>
      </w:r>
      <w:r>
        <w:rPr>
          <w:bCs/>
        </w:rPr>
        <w:t xml:space="preserve"> to find </w:t>
      </w:r>
      <w:r w:rsidR="00DF49FA">
        <w:t>o</w:t>
      </w:r>
      <w:r w:rsidR="00DF49FA" w:rsidRPr="006F0ECF">
        <w:t xml:space="preserve">perational </w:t>
      </w:r>
      <w:r w:rsidR="00DF49FA">
        <w:t>r</w:t>
      </w:r>
      <w:r w:rsidR="00DF49FA" w:rsidRPr="006F0ECF">
        <w:t>esearch</w:t>
      </w:r>
      <w:r w:rsidR="00DF49FA" w:rsidDel="00DF49FA">
        <w:rPr>
          <w:bCs/>
        </w:rPr>
        <w:t xml:space="preserve"> </w:t>
      </w:r>
      <w:r>
        <w:rPr>
          <w:bCs/>
        </w:rPr>
        <w:t xml:space="preserve">papers on </w:t>
      </w:r>
      <w:r w:rsidR="003A63E5">
        <w:rPr>
          <w:bCs/>
        </w:rPr>
        <w:t>planning nurse staffing</w:t>
      </w:r>
      <w:r w:rsidR="00595A9E">
        <w:rPr>
          <w:bCs/>
        </w:rPr>
        <w:t xml:space="preserve">. </w:t>
      </w:r>
      <w:r w:rsidR="00DF2FDB">
        <w:rPr>
          <w:bCs/>
        </w:rPr>
        <w:t>On the</w:t>
      </w:r>
      <w:r w:rsidR="005E2C0D">
        <w:rPr>
          <w:bCs/>
        </w:rPr>
        <w:t xml:space="preserve"> </w:t>
      </w:r>
      <w:r w:rsidR="005E2C0D">
        <w:rPr>
          <w:color w:val="000000" w:themeColor="text1"/>
        </w:rPr>
        <w:t>24</w:t>
      </w:r>
      <w:r w:rsidR="005E2C0D" w:rsidRPr="003A64EC">
        <w:rPr>
          <w:color w:val="000000" w:themeColor="text1"/>
          <w:vertAlign w:val="superscript"/>
        </w:rPr>
        <w:t>th</w:t>
      </w:r>
      <w:r w:rsidR="005E2C0D">
        <w:rPr>
          <w:color w:val="000000" w:themeColor="text1"/>
        </w:rPr>
        <w:t xml:space="preserve"> July </w:t>
      </w:r>
      <w:r w:rsidR="008B153D">
        <w:rPr>
          <w:color w:val="000000" w:themeColor="text1"/>
        </w:rPr>
        <w:t>2017,</w:t>
      </w:r>
      <w:r w:rsidR="005E2C0D">
        <w:rPr>
          <w:color w:val="000000" w:themeColor="text1"/>
        </w:rPr>
        <w:t xml:space="preserve"> </w:t>
      </w:r>
      <w:r w:rsidR="00DF2FDB">
        <w:rPr>
          <w:bCs/>
        </w:rPr>
        <w:t>w</w:t>
      </w:r>
      <w:r w:rsidR="00595A9E">
        <w:rPr>
          <w:bCs/>
        </w:rPr>
        <w:t>e searched t</w:t>
      </w:r>
      <w:r w:rsidR="003A63E5">
        <w:rPr>
          <w:bCs/>
        </w:rPr>
        <w:t>hree</w:t>
      </w:r>
      <w:r w:rsidR="00595A9E">
        <w:rPr>
          <w:bCs/>
        </w:rPr>
        <w:t xml:space="preserve"> databases, Scopus</w:t>
      </w:r>
      <w:r w:rsidR="003A63E5">
        <w:rPr>
          <w:bCs/>
        </w:rPr>
        <w:t>,</w:t>
      </w:r>
      <w:r w:rsidR="00595A9E">
        <w:rPr>
          <w:bCs/>
        </w:rPr>
        <w:t xml:space="preserve"> Medline</w:t>
      </w:r>
      <w:r w:rsidR="003A63E5">
        <w:rPr>
          <w:bCs/>
        </w:rPr>
        <w:t xml:space="preserve"> and</w:t>
      </w:r>
      <w:r w:rsidR="00595A9E" w:rsidRPr="006C4AF8">
        <w:rPr>
          <w:bCs/>
        </w:rPr>
        <w:t xml:space="preserve"> </w:t>
      </w:r>
      <w:r w:rsidR="00F6361A">
        <w:rPr>
          <w:bCs/>
        </w:rPr>
        <w:t xml:space="preserve">the </w:t>
      </w:r>
      <w:r w:rsidR="00F6361A" w:rsidRPr="00F6361A">
        <w:rPr>
          <w:bCs/>
        </w:rPr>
        <w:t>Cumulative Index of Nursing and Allied Health Literature</w:t>
      </w:r>
      <w:r w:rsidR="00595A9E">
        <w:rPr>
          <w:bCs/>
        </w:rPr>
        <w:t>, to find a representative sample.</w:t>
      </w:r>
      <w:r w:rsidR="003A63E5">
        <w:rPr>
          <w:bCs/>
        </w:rPr>
        <w:t xml:space="preserve"> </w:t>
      </w:r>
      <w:r w:rsidR="003A63E5" w:rsidRPr="00FB47E4">
        <w:rPr>
          <w:bCs/>
        </w:rPr>
        <w:t>We searched in keywords, titles and abstracts</w:t>
      </w:r>
      <w:r w:rsidR="003D5740">
        <w:rPr>
          <w:bCs/>
        </w:rPr>
        <w:t xml:space="preserve"> (see </w:t>
      </w:r>
      <w:r w:rsidR="00FF077E">
        <w:rPr>
          <w:bCs/>
        </w:rPr>
        <w:t>T</w:t>
      </w:r>
      <w:r w:rsidR="003D5740">
        <w:rPr>
          <w:bCs/>
        </w:rPr>
        <w:t>able 1 for search terms)</w:t>
      </w:r>
      <w:r w:rsidR="003A63E5" w:rsidRPr="00FB47E4">
        <w:rPr>
          <w:bCs/>
        </w:rPr>
        <w:t>.</w:t>
      </w:r>
      <w:r w:rsidR="003A63E5">
        <w:rPr>
          <w:bCs/>
        </w:rPr>
        <w:t xml:space="preserve"> </w:t>
      </w:r>
      <w:r w:rsidR="008B153D">
        <w:rPr>
          <w:bCs/>
        </w:rPr>
        <w:t>We chose t</w:t>
      </w:r>
      <w:r w:rsidR="00585209">
        <w:rPr>
          <w:bCs/>
        </w:rPr>
        <w:t xml:space="preserve">he </w:t>
      </w:r>
      <w:r w:rsidR="00585209" w:rsidRPr="003A63E5">
        <w:rPr>
          <w:bCs/>
          <w:i/>
        </w:rPr>
        <w:t>technique</w:t>
      </w:r>
      <w:r w:rsidR="00585209">
        <w:rPr>
          <w:bCs/>
        </w:rPr>
        <w:t xml:space="preserve"> search terms by considering common </w:t>
      </w:r>
      <w:r w:rsidR="00DF49FA">
        <w:t>o</w:t>
      </w:r>
      <w:r w:rsidR="00DF49FA" w:rsidRPr="006F0ECF">
        <w:t xml:space="preserve">perational </w:t>
      </w:r>
      <w:r w:rsidR="00DF49FA">
        <w:t>r</w:t>
      </w:r>
      <w:r w:rsidR="00DF49FA" w:rsidRPr="006F0ECF">
        <w:t>esearch</w:t>
      </w:r>
      <w:r w:rsidR="00DF49FA" w:rsidDel="00DF49FA">
        <w:rPr>
          <w:bCs/>
        </w:rPr>
        <w:t xml:space="preserve"> </w:t>
      </w:r>
      <w:r w:rsidR="00585209">
        <w:rPr>
          <w:bCs/>
        </w:rPr>
        <w:t xml:space="preserve">techniques, identifying related </w:t>
      </w:r>
      <w:r w:rsidR="00F6361A" w:rsidRPr="00F6361A">
        <w:rPr>
          <w:bCs/>
        </w:rPr>
        <w:t>Medical Subject Headings</w:t>
      </w:r>
      <w:r w:rsidR="00585209">
        <w:rPr>
          <w:bCs/>
        </w:rPr>
        <w:t xml:space="preserve"> and removing search terms that generated mainly irrelevant results. </w:t>
      </w:r>
      <w:r w:rsidR="003A63E5" w:rsidRPr="003A63E5">
        <w:rPr>
          <w:bCs/>
        </w:rPr>
        <w:t>Ex</w:t>
      </w:r>
      <w:r w:rsidR="00595A9E" w:rsidRPr="003A63E5">
        <w:rPr>
          <w:bCs/>
        </w:rPr>
        <w:t>cl</w:t>
      </w:r>
      <w:r w:rsidR="00595A9E">
        <w:rPr>
          <w:bCs/>
        </w:rPr>
        <w:t>usions on the nursing</w:t>
      </w:r>
      <w:r w:rsidR="003A63E5">
        <w:rPr>
          <w:bCs/>
        </w:rPr>
        <w:t xml:space="preserve"> </w:t>
      </w:r>
      <w:r w:rsidR="00F64A76">
        <w:rPr>
          <w:bCs/>
        </w:rPr>
        <w:t xml:space="preserve">types </w:t>
      </w:r>
      <w:r w:rsidR="003A63E5">
        <w:rPr>
          <w:bCs/>
        </w:rPr>
        <w:t>(</w:t>
      </w:r>
      <w:r w:rsidR="003A63E5" w:rsidRPr="003A63E5">
        <w:rPr>
          <w:bCs/>
          <w:i/>
        </w:rPr>
        <w:t>context</w:t>
      </w:r>
      <w:r w:rsidR="003A63E5">
        <w:rPr>
          <w:bCs/>
        </w:rPr>
        <w:t>)</w:t>
      </w:r>
      <w:r w:rsidR="00595A9E">
        <w:rPr>
          <w:bCs/>
        </w:rPr>
        <w:t xml:space="preserve"> were carried out at </w:t>
      </w:r>
      <w:r w:rsidR="003A63E5">
        <w:rPr>
          <w:bCs/>
        </w:rPr>
        <w:t xml:space="preserve">the abstract review stage. The </w:t>
      </w:r>
      <w:r w:rsidR="00595A9E" w:rsidRPr="003A63E5">
        <w:rPr>
          <w:bCs/>
          <w:i/>
        </w:rPr>
        <w:t>problem</w:t>
      </w:r>
      <w:r w:rsidR="00595A9E">
        <w:rPr>
          <w:bCs/>
        </w:rPr>
        <w:t xml:space="preserve"> search terms were chosen by </w:t>
      </w:r>
      <w:r w:rsidR="00C4477F">
        <w:rPr>
          <w:bCs/>
        </w:rPr>
        <w:t>examining expressions</w:t>
      </w:r>
      <w:r w:rsidR="00595A9E">
        <w:rPr>
          <w:bCs/>
        </w:rPr>
        <w:t xml:space="preserve"> in relevant review articles and </w:t>
      </w:r>
      <w:r w:rsidR="00F6361A" w:rsidRPr="00F6361A">
        <w:rPr>
          <w:bCs/>
        </w:rPr>
        <w:t>Medical Subject Headings</w:t>
      </w:r>
      <w:r w:rsidR="00595A9E">
        <w:rPr>
          <w:bCs/>
        </w:rPr>
        <w:t xml:space="preserve">, as well as including synonyms. The next stage was an abstract review and where necessary full text skim to check for relevance. The inclusion criteria were: full text is accessible, </w:t>
      </w:r>
      <w:r w:rsidR="00AC45A1">
        <w:rPr>
          <w:bCs/>
        </w:rPr>
        <w:t>concerns</w:t>
      </w:r>
      <w:r w:rsidR="00595A9E">
        <w:rPr>
          <w:bCs/>
        </w:rPr>
        <w:t xml:space="preserve"> </w:t>
      </w:r>
      <w:r w:rsidR="00EA35DE">
        <w:rPr>
          <w:bCs/>
        </w:rPr>
        <w:t xml:space="preserve">nursing staff </w:t>
      </w:r>
      <w:r w:rsidR="00595A9E">
        <w:rPr>
          <w:bCs/>
        </w:rPr>
        <w:t>wor</w:t>
      </w:r>
      <w:r w:rsidR="005E5727">
        <w:rPr>
          <w:bCs/>
        </w:rPr>
        <w:t xml:space="preserve">king in general inpatient </w:t>
      </w:r>
      <w:r w:rsidR="00C4477F">
        <w:rPr>
          <w:bCs/>
        </w:rPr>
        <w:t>units</w:t>
      </w:r>
      <w:r w:rsidR="005E5727">
        <w:rPr>
          <w:bCs/>
        </w:rPr>
        <w:t xml:space="preserve">, </w:t>
      </w:r>
      <w:r w:rsidR="00595A9E">
        <w:rPr>
          <w:bCs/>
        </w:rPr>
        <w:t xml:space="preserve">uses an </w:t>
      </w:r>
      <w:r w:rsidR="00DF49FA">
        <w:t>o</w:t>
      </w:r>
      <w:r w:rsidR="00DF49FA" w:rsidRPr="006F0ECF">
        <w:t xml:space="preserve">perational </w:t>
      </w:r>
      <w:r w:rsidR="00DF49FA">
        <w:t>r</w:t>
      </w:r>
      <w:r w:rsidR="00DF49FA" w:rsidRPr="006F0ECF">
        <w:t>esearch</w:t>
      </w:r>
      <w:r w:rsidR="00DF49FA" w:rsidDel="00DF49FA">
        <w:rPr>
          <w:bCs/>
        </w:rPr>
        <w:t xml:space="preserve"> </w:t>
      </w:r>
      <w:r w:rsidR="00595A9E">
        <w:rPr>
          <w:bCs/>
        </w:rPr>
        <w:t xml:space="preserve">technique and provides a mathematical model to support a </w:t>
      </w:r>
      <w:r w:rsidR="003A63E5">
        <w:rPr>
          <w:bCs/>
        </w:rPr>
        <w:t>nurse staffing</w:t>
      </w:r>
      <w:r w:rsidR="00595A9E">
        <w:rPr>
          <w:bCs/>
        </w:rPr>
        <w:t xml:space="preserve"> decision</w:t>
      </w:r>
      <w:r w:rsidR="005F009E">
        <w:rPr>
          <w:bCs/>
        </w:rPr>
        <w:t xml:space="preserve"> in a </w:t>
      </w:r>
      <w:r w:rsidR="003A63E5">
        <w:rPr>
          <w:bCs/>
        </w:rPr>
        <w:t>unit (ward)</w:t>
      </w:r>
      <w:r w:rsidR="00F64A76">
        <w:rPr>
          <w:bCs/>
        </w:rPr>
        <w:t xml:space="preserve"> or</w:t>
      </w:r>
      <w:r w:rsidR="003A63E5">
        <w:rPr>
          <w:bCs/>
        </w:rPr>
        <w:t xml:space="preserve"> </w:t>
      </w:r>
      <w:r w:rsidR="005F009E">
        <w:rPr>
          <w:bCs/>
        </w:rPr>
        <w:t>hospital</w:t>
      </w:r>
      <w:r w:rsidR="00F64A76">
        <w:rPr>
          <w:bCs/>
        </w:rPr>
        <w:t>(s).</w:t>
      </w:r>
      <w:r w:rsidR="00595A9E">
        <w:rPr>
          <w:bCs/>
        </w:rPr>
        <w:t xml:space="preserve"> </w:t>
      </w:r>
    </w:p>
    <w:p w14:paraId="099FFADF" w14:textId="77777777" w:rsidR="00782FFF" w:rsidRPr="00782FFF" w:rsidRDefault="00782FFF" w:rsidP="00782FFF">
      <w:pPr>
        <w:pStyle w:val="Heading2"/>
        <w:rPr>
          <w:sz w:val="22"/>
        </w:rPr>
      </w:pPr>
      <w:r w:rsidRPr="00782FFF">
        <w:rPr>
          <w:sz w:val="22"/>
        </w:rPr>
        <w:t xml:space="preserve">Table </w:t>
      </w:r>
      <w:r w:rsidRPr="00782FFF">
        <w:rPr>
          <w:noProof/>
          <w:sz w:val="22"/>
        </w:rPr>
        <w:fldChar w:fldCharType="begin"/>
      </w:r>
      <w:r w:rsidRPr="00782FFF">
        <w:rPr>
          <w:noProof/>
          <w:sz w:val="22"/>
        </w:rPr>
        <w:instrText xml:space="preserve"> SEQ Table \* ARABIC </w:instrText>
      </w:r>
      <w:r w:rsidRPr="00782FFF">
        <w:rPr>
          <w:noProof/>
          <w:sz w:val="22"/>
        </w:rPr>
        <w:fldChar w:fldCharType="separate"/>
      </w:r>
      <w:r w:rsidR="00FD4DE0">
        <w:rPr>
          <w:noProof/>
          <w:sz w:val="22"/>
        </w:rPr>
        <w:t>1</w:t>
      </w:r>
      <w:r w:rsidRPr="00782FFF">
        <w:rPr>
          <w:noProof/>
          <w:sz w:val="22"/>
        </w:rPr>
        <w:fldChar w:fldCharType="end"/>
      </w:r>
      <w:r w:rsidRPr="00782FFF">
        <w:rPr>
          <w:sz w:val="22"/>
        </w:rPr>
        <w:t>: Search Terms</w:t>
      </w:r>
    </w:p>
    <w:tbl>
      <w:tblPr>
        <w:tblStyle w:val="TableGrid"/>
        <w:tblW w:w="9776" w:type="dxa"/>
        <w:tblLook w:val="04A0" w:firstRow="1" w:lastRow="0" w:firstColumn="1" w:lastColumn="0" w:noHBand="0" w:noVBand="1"/>
      </w:tblPr>
      <w:tblGrid>
        <w:gridCol w:w="4106"/>
        <w:gridCol w:w="2126"/>
        <w:gridCol w:w="3544"/>
      </w:tblGrid>
      <w:tr w:rsidR="00782FFF" w:rsidRPr="00A50501" w14:paraId="4AFFCD1F" w14:textId="77777777" w:rsidTr="00461C76">
        <w:trPr>
          <w:trHeight w:val="283"/>
        </w:trPr>
        <w:tc>
          <w:tcPr>
            <w:tcW w:w="4106" w:type="dxa"/>
            <w:hideMark/>
          </w:tcPr>
          <w:p w14:paraId="5967ED30" w14:textId="77777777" w:rsidR="00782FFF" w:rsidRPr="00A50501" w:rsidRDefault="00782FFF" w:rsidP="00782FFF">
            <w:pPr>
              <w:rPr>
                <w:b/>
                <w:bCs/>
                <w:highlight w:val="yellow"/>
              </w:rPr>
            </w:pPr>
            <w:r w:rsidRPr="00A50501">
              <w:rPr>
                <w:b/>
                <w:bCs/>
                <w:highlight w:val="yellow"/>
              </w:rPr>
              <w:t>Techniques</w:t>
            </w:r>
          </w:p>
        </w:tc>
        <w:tc>
          <w:tcPr>
            <w:tcW w:w="2126" w:type="dxa"/>
            <w:hideMark/>
          </w:tcPr>
          <w:p w14:paraId="030342C7" w14:textId="77777777" w:rsidR="00782FFF" w:rsidRPr="00A50501" w:rsidRDefault="00782FFF" w:rsidP="00782FFF">
            <w:pPr>
              <w:rPr>
                <w:b/>
                <w:bCs/>
                <w:highlight w:val="yellow"/>
              </w:rPr>
            </w:pPr>
            <w:r w:rsidRPr="00A50501">
              <w:rPr>
                <w:b/>
                <w:bCs/>
                <w:highlight w:val="yellow"/>
              </w:rPr>
              <w:t>Context</w:t>
            </w:r>
          </w:p>
        </w:tc>
        <w:tc>
          <w:tcPr>
            <w:tcW w:w="3544" w:type="dxa"/>
            <w:hideMark/>
          </w:tcPr>
          <w:p w14:paraId="2F2574D5" w14:textId="77777777" w:rsidR="00782FFF" w:rsidRPr="00A50501" w:rsidRDefault="00782FFF" w:rsidP="00782FFF">
            <w:pPr>
              <w:rPr>
                <w:b/>
                <w:bCs/>
                <w:highlight w:val="yellow"/>
              </w:rPr>
            </w:pPr>
            <w:r w:rsidRPr="00A50501">
              <w:rPr>
                <w:b/>
                <w:bCs/>
                <w:highlight w:val="yellow"/>
              </w:rPr>
              <w:t>Problem</w:t>
            </w:r>
          </w:p>
        </w:tc>
      </w:tr>
      <w:tr w:rsidR="00782FFF" w:rsidRPr="005D131C" w14:paraId="393FC20E" w14:textId="77777777" w:rsidTr="00461C76">
        <w:trPr>
          <w:trHeight w:val="283"/>
        </w:trPr>
        <w:tc>
          <w:tcPr>
            <w:tcW w:w="4106" w:type="dxa"/>
            <w:hideMark/>
          </w:tcPr>
          <w:p w14:paraId="526D0284" w14:textId="77777777" w:rsidR="00782FFF" w:rsidRPr="00A50501" w:rsidRDefault="00782FFF" w:rsidP="00782FFF">
            <w:pPr>
              <w:rPr>
                <w:bCs/>
                <w:highlight w:val="yellow"/>
              </w:rPr>
            </w:pPr>
            <w:r w:rsidRPr="00A50501">
              <w:rPr>
                <w:bCs/>
                <w:highlight w:val="yellow"/>
              </w:rPr>
              <w:t xml:space="preserve">agent-based, computer simulation, </w:t>
            </w:r>
            <w:proofErr w:type="spellStart"/>
            <w:r w:rsidRPr="00A50501">
              <w:rPr>
                <w:bCs/>
                <w:highlight w:val="yellow"/>
              </w:rPr>
              <w:t>discrete#event#simulation</w:t>
            </w:r>
            <w:proofErr w:type="spellEnd"/>
            <w:r w:rsidRPr="00A50501">
              <w:rPr>
                <w:bCs/>
                <w:highlight w:val="yellow"/>
              </w:rPr>
              <w:t xml:space="preserve">, heuristic, management science, Markov, newsvendor, non-Markov, operational research, operations management, operations research, </w:t>
            </w:r>
            <w:proofErr w:type="spellStart"/>
            <w:r w:rsidRPr="00A50501">
              <w:rPr>
                <w:bCs/>
                <w:highlight w:val="yellow"/>
              </w:rPr>
              <w:t>optimi?ation</w:t>
            </w:r>
            <w:proofErr w:type="spellEnd"/>
            <w:r w:rsidRPr="00A50501">
              <w:rPr>
                <w:bCs/>
                <w:highlight w:val="yellow"/>
              </w:rPr>
              <w:t xml:space="preserve">, programming, </w:t>
            </w:r>
            <w:proofErr w:type="spellStart"/>
            <w:r w:rsidRPr="00A50501">
              <w:rPr>
                <w:bCs/>
                <w:highlight w:val="yellow"/>
              </w:rPr>
              <w:t>queu#ing</w:t>
            </w:r>
            <w:proofErr w:type="spellEnd"/>
            <w:r w:rsidRPr="00A50501">
              <w:rPr>
                <w:bCs/>
                <w:highlight w:val="yellow"/>
              </w:rPr>
              <w:t>, stochastic, system dynamics</w:t>
            </w:r>
          </w:p>
          <w:p w14:paraId="3B065D24" w14:textId="77777777" w:rsidR="00782FFF" w:rsidRPr="00A50501" w:rsidRDefault="00782FFF" w:rsidP="00782FFF">
            <w:pPr>
              <w:rPr>
                <w:bCs/>
                <w:highlight w:val="yellow"/>
              </w:rPr>
            </w:pPr>
          </w:p>
          <w:p w14:paraId="7E300A16" w14:textId="77777777" w:rsidR="00782FFF" w:rsidRPr="00A50501" w:rsidRDefault="00782FFF" w:rsidP="00782FFF">
            <w:pPr>
              <w:rPr>
                <w:bCs/>
                <w:highlight w:val="yellow"/>
              </w:rPr>
            </w:pPr>
            <w:r w:rsidRPr="00A50501">
              <w:rPr>
                <w:bCs/>
                <w:highlight w:val="yellow"/>
              </w:rPr>
              <w:t>Medical Subject Headings:  computer simulation, decision support techniques, mathematics, systems analysis/operations research</w:t>
            </w:r>
          </w:p>
        </w:tc>
        <w:tc>
          <w:tcPr>
            <w:tcW w:w="2126" w:type="dxa"/>
            <w:hideMark/>
          </w:tcPr>
          <w:p w14:paraId="13FFF04C" w14:textId="77777777" w:rsidR="00782FFF" w:rsidRPr="00A50501" w:rsidRDefault="00782FFF" w:rsidP="00782FFF">
            <w:pPr>
              <w:rPr>
                <w:bCs/>
                <w:highlight w:val="yellow"/>
              </w:rPr>
            </w:pPr>
            <w:r w:rsidRPr="00A50501">
              <w:rPr>
                <w:bCs/>
                <w:highlight w:val="yellow"/>
              </w:rPr>
              <w:t>Nurse, nursing</w:t>
            </w:r>
          </w:p>
        </w:tc>
        <w:tc>
          <w:tcPr>
            <w:tcW w:w="3544" w:type="dxa"/>
            <w:hideMark/>
          </w:tcPr>
          <w:p w14:paraId="5CB2424A" w14:textId="77777777" w:rsidR="00782FFF" w:rsidRPr="00A50501" w:rsidRDefault="00782FFF" w:rsidP="00782FFF">
            <w:pPr>
              <w:rPr>
                <w:bCs/>
                <w:highlight w:val="yellow"/>
              </w:rPr>
            </w:pPr>
            <w:r w:rsidRPr="00A50501">
              <w:rPr>
                <w:bCs/>
                <w:highlight w:val="yellow"/>
              </w:rPr>
              <w:t xml:space="preserve">employed nurses, manpower planning, nurse allocation, nurse </w:t>
            </w:r>
            <w:proofErr w:type="spellStart"/>
            <w:r w:rsidRPr="00A50501">
              <w:rPr>
                <w:bCs/>
                <w:highlight w:val="yellow"/>
              </w:rPr>
              <w:t>schedul</w:t>
            </w:r>
            <w:proofErr w:type="spellEnd"/>
            <w:r w:rsidRPr="00A50501">
              <w:rPr>
                <w:bCs/>
                <w:highlight w:val="yellow"/>
              </w:rPr>
              <w:t xml:space="preserve">*, nurse staffing, skill-mix, staff allocation, staff planning, staff </w:t>
            </w:r>
            <w:proofErr w:type="spellStart"/>
            <w:r w:rsidRPr="00A50501">
              <w:rPr>
                <w:bCs/>
                <w:highlight w:val="yellow"/>
              </w:rPr>
              <w:t>schedul</w:t>
            </w:r>
            <w:proofErr w:type="spellEnd"/>
            <w:r w:rsidRPr="00A50501">
              <w:rPr>
                <w:bCs/>
                <w:highlight w:val="yellow"/>
              </w:rPr>
              <w:t>*, workforce planning, workforce requirements</w:t>
            </w:r>
          </w:p>
          <w:p w14:paraId="3DA5F0F1" w14:textId="77777777" w:rsidR="00782FFF" w:rsidRPr="00A50501" w:rsidRDefault="00782FFF" w:rsidP="00782FFF">
            <w:pPr>
              <w:rPr>
                <w:bCs/>
                <w:highlight w:val="yellow"/>
              </w:rPr>
            </w:pPr>
          </w:p>
          <w:p w14:paraId="22192226" w14:textId="77777777" w:rsidR="00782FFF" w:rsidRPr="005D131C" w:rsidRDefault="00782FFF" w:rsidP="00782FFF">
            <w:pPr>
              <w:rPr>
                <w:bCs/>
              </w:rPr>
            </w:pPr>
            <w:r w:rsidRPr="00A50501">
              <w:rPr>
                <w:bCs/>
                <w:highlight w:val="yellow"/>
              </w:rPr>
              <w:t>Medical Subject Headings: Nursing/Manpower, Personnel Staffing and Scheduling</w:t>
            </w:r>
          </w:p>
        </w:tc>
      </w:tr>
    </w:tbl>
    <w:p w14:paraId="101ED361" w14:textId="77777777" w:rsidR="00782FFF" w:rsidRDefault="00782FFF" w:rsidP="00F23FD5">
      <w:pPr>
        <w:spacing w:line="240" w:lineRule="auto"/>
        <w:rPr>
          <w:bCs/>
        </w:rPr>
      </w:pPr>
    </w:p>
    <w:p w14:paraId="3C745305" w14:textId="1EF3509D" w:rsidR="00E61495" w:rsidRDefault="00E61495" w:rsidP="00F23FD5">
      <w:pPr>
        <w:spacing w:line="240" w:lineRule="auto"/>
        <w:rPr>
          <w:bCs/>
        </w:rPr>
      </w:pPr>
      <w:r>
        <w:rPr>
          <w:bCs/>
        </w:rPr>
        <w:t>After deduplication, 535 papers were found; 153 were deemed relevant after the abstract review of which 27</w:t>
      </w:r>
      <w:r>
        <w:t xml:space="preserve"> papers</w:t>
      </w:r>
      <w:r w:rsidR="00546872">
        <w:t xml:space="preserve"> </w:t>
      </w:r>
      <w:r>
        <w:t xml:space="preserve">were considered in depth. The other 126 papers all address the so-called Nurse Rostering Problem and rather than </w:t>
      </w:r>
      <w:r w:rsidR="005D43A4">
        <w:t>presenting</w:t>
      </w:r>
      <w:r>
        <w:t xml:space="preserve"> these individually, </w:t>
      </w:r>
      <w:r w:rsidR="005D43A4">
        <w:t xml:space="preserve">we have drawn primarily on existing </w:t>
      </w:r>
      <w:r>
        <w:t>review paper</w:t>
      </w:r>
      <w:r w:rsidR="00DB589B">
        <w:t>s</w:t>
      </w:r>
      <w:r>
        <w:t xml:space="preserve"> </w:t>
      </w:r>
      <w:r w:rsidR="00381BE7">
        <w:t>to identify the key points</w:t>
      </w:r>
      <w:r w:rsidR="006216D9">
        <w:t xml:space="preserve"> </w:t>
      </w:r>
      <w:r w:rsidR="00731D6E">
        <w:fldChar w:fldCharType="begin"/>
      </w:r>
      <w:r w:rsidR="00EF57F1">
        <w:instrText xml:space="preserve"> ADDIN EN.CITE &lt;EndNote&gt;&lt;Cite&gt;&lt;Author&gt;Burke&lt;/Author&gt;&lt;Year&gt;2004&lt;/Year&gt;&lt;RecNum&gt;38884&lt;/RecNum&gt;&lt;DisplayText&gt;(Burke et al., 2004, De Causmaecker and Vanden Berghe, 2011)&lt;/DisplayText&gt;&lt;record&gt;&lt;rec-number&gt;38884&lt;/rec-number&gt;&lt;foreign-keys&gt;&lt;key app="EN" db-id="9szzaf5xbwsxt5ezwsapa29xasw2z0v25v5r" timestamp="1497263568"&gt;38884&lt;/key&gt;&lt;/foreign-keys&gt;&lt;ref-type name="Journal Article"&gt;17&lt;/ref-type&gt;&lt;contributors&gt;&lt;authors&gt;&lt;author&gt;Burke, Edmund K&lt;/author&gt;&lt;author&gt;De Causmaecker, Patrick&lt;/author&gt;&lt;author&gt;Berghe, Greet Vanden&lt;/author&gt;&lt;author&gt;Van Landeghem, Hendrik&lt;/author&gt;&lt;/authors&gt;&lt;/contributors&gt;&lt;titles&gt;&lt;title&gt;The state of the art of nurse rostering&lt;/title&gt;&lt;secondary-title&gt;Journal of scheduling&lt;/secondary-title&gt;&lt;/titles&gt;&lt;periodical&gt;&lt;full-title&gt;Journal of scheduling&lt;/full-title&gt;&lt;/periodical&gt;&lt;pages&gt;441-499&lt;/pages&gt;&lt;volume&gt;7&lt;/volume&gt;&lt;number&gt;6&lt;/number&gt;&lt;dates&gt;&lt;year&gt;2004&lt;/year&gt;&lt;/dates&gt;&lt;isbn&gt;1094-6136&lt;/isbn&gt;&lt;urls&gt;&lt;/urls&gt;&lt;/record&gt;&lt;/Cite&gt;&lt;Cite&gt;&lt;Author&gt;De Causmaecker&lt;/Author&gt;&lt;Year&gt;2011&lt;/Year&gt;&lt;RecNum&gt;40568&lt;/RecNum&gt;&lt;record&gt;&lt;rec-number&gt;40568&lt;/rec-number&gt;&lt;foreign-keys&gt;&lt;key app="EN" db-id="9szzaf5xbwsxt5ezwsapa29xasw2z0v25v5r" timestamp="1501839168"&gt;40568&lt;/key&gt;&lt;key app="ENWeb" db-id=""&gt;0&lt;/key&gt;&lt;/foreign-keys&gt;&lt;ref-type name="Journal Article"&gt;17&lt;/ref-type&gt;&lt;contributors&gt;&lt;authors&gt;&lt;author&gt;De Causmaecker, Patrick&lt;/author&gt;&lt;author&gt;Vanden Berghe, Greet&lt;/author&gt;&lt;/authors&gt;&lt;/contributors&gt;&lt;titles&gt;&lt;title&gt;A categorisation of nurse rostering problems&lt;/title&gt;&lt;secondary-title&gt;Journal of Scheduling&lt;/secondary-title&gt;&lt;/titles&gt;&lt;periodical&gt;&lt;full-title&gt;Journal of scheduling&lt;/full-title&gt;&lt;/periodical&gt;&lt;pages&gt;3-16&lt;/pages&gt;&lt;volume&gt;14&lt;/volume&gt;&lt;number&gt;1&lt;/number&gt;&lt;dates&gt;&lt;year&gt;2011&lt;/year&gt;&lt;/dates&gt;&lt;isbn&gt;1094-6136&amp;#xD;1099-1425&lt;/isbn&gt;&lt;urls&gt;&lt;/urls&gt;&lt;electronic-resource-num&gt;10.1007/s10951-010-0211-z&lt;/electronic-resource-num&gt;&lt;/record&gt;&lt;/Cite&gt;&lt;/EndNote&gt;</w:instrText>
      </w:r>
      <w:r w:rsidR="00731D6E">
        <w:fldChar w:fldCharType="separate"/>
      </w:r>
      <w:r w:rsidR="00EF57F1">
        <w:rPr>
          <w:noProof/>
        </w:rPr>
        <w:t>(Burke et al., 2004, De Causmaecker and Vanden Berghe, 2011)</w:t>
      </w:r>
      <w:r w:rsidR="00731D6E">
        <w:fldChar w:fldCharType="end"/>
      </w:r>
      <w:r>
        <w:t>.</w:t>
      </w:r>
      <w:r w:rsidR="00DA6FD1">
        <w:t xml:space="preserve"> </w:t>
      </w:r>
    </w:p>
    <w:p w14:paraId="0D381B19" w14:textId="2EF1F213" w:rsidR="00E61495" w:rsidRDefault="00E61495" w:rsidP="00F23FD5">
      <w:pPr>
        <w:spacing w:line="240" w:lineRule="auto"/>
      </w:pPr>
      <w:r>
        <w:t>We categorised the</w:t>
      </w:r>
      <w:r w:rsidR="00984ADD">
        <w:t xml:space="preserve"> 27</w:t>
      </w:r>
      <w:r>
        <w:t xml:space="preserve"> papers based on whether their primary purpose re</w:t>
      </w:r>
      <w:r w:rsidR="00984ADD">
        <w:t xml:space="preserve">lates to employment, deployment, </w:t>
      </w:r>
      <w:r>
        <w:t xml:space="preserve">integrated employment-deployment, or factors that affect workload. </w:t>
      </w:r>
      <w:r w:rsidRPr="00915AB0">
        <w:t>The categorisation suggested by the first author was validated by another author with initial agreement on</w:t>
      </w:r>
      <w:r>
        <w:t xml:space="preserve"> 78% of</w:t>
      </w:r>
      <w:r w:rsidRPr="00915AB0">
        <w:t xml:space="preserve"> papers</w:t>
      </w:r>
      <w:r>
        <w:t>. Disagreements were resolved by consulting a third author</w:t>
      </w:r>
      <w:r w:rsidRPr="00915AB0">
        <w:t>.</w:t>
      </w:r>
      <w:r>
        <w:t xml:space="preserve"> </w:t>
      </w:r>
      <w:r w:rsidR="00BC4FC0" w:rsidRPr="00BC4FC0">
        <w:rPr>
          <w:highlight w:val="yellow"/>
        </w:rPr>
        <w:t xml:space="preserve">See </w:t>
      </w:r>
      <w:r w:rsidR="00FD4DE0">
        <w:rPr>
          <w:highlight w:val="yellow"/>
        </w:rPr>
        <w:t>Supplementary Material</w:t>
      </w:r>
      <w:r w:rsidR="00BC4FC0" w:rsidRPr="00BC4FC0">
        <w:rPr>
          <w:highlight w:val="yellow"/>
        </w:rPr>
        <w:t xml:space="preserve"> </w:t>
      </w:r>
      <w:r w:rsidRPr="00BC4FC0">
        <w:rPr>
          <w:highlight w:val="yellow"/>
        </w:rPr>
        <w:t xml:space="preserve">Tables 2-5 </w:t>
      </w:r>
      <w:r w:rsidR="00BC4FC0" w:rsidRPr="00BC4FC0">
        <w:rPr>
          <w:highlight w:val="yellow"/>
        </w:rPr>
        <w:t>for</w:t>
      </w:r>
      <w:r>
        <w:t xml:space="preserve"> details about the papers. </w:t>
      </w:r>
    </w:p>
    <w:p w14:paraId="0DC21EC4" w14:textId="07EB7D6F" w:rsidR="00E61495" w:rsidRDefault="00E61495" w:rsidP="00F23FD5">
      <w:pPr>
        <w:spacing w:line="240" w:lineRule="auto"/>
      </w:pPr>
      <w:r w:rsidRPr="00E61495">
        <w:rPr>
          <w:i/>
        </w:rPr>
        <w:t xml:space="preserve">Employment </w:t>
      </w:r>
      <w:r>
        <w:t xml:space="preserve">decisions include how many permanent staff to employ, what budget to set for staff costs, and policy decisions relating to the composition of the nursing workforce. These are usually long-term decisions made at the hospital or unit level. </w:t>
      </w:r>
      <w:r w:rsidRPr="00E61495">
        <w:rPr>
          <w:i/>
        </w:rPr>
        <w:t>Deployment</w:t>
      </w:r>
      <w:r>
        <w:t xml:space="preserve"> decisions are made in the medium- or short-term, usually for single </w:t>
      </w:r>
      <w:r w:rsidR="006216D9" w:rsidRPr="006216D9">
        <w:rPr>
          <w:highlight w:val="yellow"/>
        </w:rPr>
        <w:t>units</w:t>
      </w:r>
      <w:r w:rsidR="006216D9">
        <w:t xml:space="preserve"> </w:t>
      </w:r>
      <w:r>
        <w:t xml:space="preserve">or </w:t>
      </w:r>
      <w:r w:rsidR="006216D9" w:rsidRPr="006216D9">
        <w:rPr>
          <w:highlight w:val="yellow"/>
        </w:rPr>
        <w:t>for</w:t>
      </w:r>
      <w:r w:rsidR="006216D9">
        <w:t xml:space="preserve"> </w:t>
      </w:r>
      <w:r>
        <w:t xml:space="preserve">multiple units when nurse </w:t>
      </w:r>
      <w:r>
        <w:lastRenderedPageBreak/>
        <w:t xml:space="preserve">sharing is considered. Examples are how many staff are needed to work each shift, adjustments for adapting to demand fluctuations and assigning staff to patients. </w:t>
      </w:r>
    </w:p>
    <w:p w14:paraId="357A6625" w14:textId="2A24E8AF" w:rsidR="005A3E55" w:rsidRDefault="00B93686" w:rsidP="00A3055F">
      <w:pPr>
        <w:pStyle w:val="Heading2"/>
      </w:pPr>
      <w:r w:rsidRPr="00B93686">
        <w:t>Nurse staffing problems</w:t>
      </w:r>
      <w:r w:rsidR="00CE01FC">
        <w:t xml:space="preserve">: examples of relevant </w:t>
      </w:r>
      <w:r w:rsidR="00DF49FA">
        <w:t>o</w:t>
      </w:r>
      <w:r w:rsidR="00DF49FA" w:rsidRPr="006F0ECF">
        <w:t xml:space="preserve">perational </w:t>
      </w:r>
      <w:r w:rsidR="00DF49FA">
        <w:t>r</w:t>
      </w:r>
      <w:r w:rsidR="00DF49FA" w:rsidRPr="006F0ECF">
        <w:t>esearch</w:t>
      </w:r>
      <w:r w:rsidR="00CE01FC">
        <w:t xml:space="preserve"> techniques</w:t>
      </w:r>
    </w:p>
    <w:p w14:paraId="384F369F" w14:textId="21E21D19" w:rsidR="00703E00" w:rsidRDefault="00BF1936" w:rsidP="00A3055F">
      <w:pPr>
        <w:spacing w:line="240" w:lineRule="auto"/>
      </w:pPr>
      <w:r>
        <w:t>Here we discuss the application of o</w:t>
      </w:r>
      <w:r w:rsidRPr="006F0ECF">
        <w:t xml:space="preserve">perational </w:t>
      </w:r>
      <w:r>
        <w:t>r</w:t>
      </w:r>
      <w:r w:rsidRPr="006F0ECF">
        <w:t>esearch</w:t>
      </w:r>
      <w:r w:rsidDel="00DF49FA">
        <w:t xml:space="preserve"> </w:t>
      </w:r>
      <w:r>
        <w:t xml:space="preserve">techniques to nurse staffing problems in the papers we reviewed. </w:t>
      </w:r>
      <w:r w:rsidR="00A3055F">
        <w:t>The o</w:t>
      </w:r>
      <w:r w:rsidR="00A3055F" w:rsidRPr="00A3055F">
        <w:rPr>
          <w:highlight w:val="yellow"/>
        </w:rPr>
        <w:t xml:space="preserve">perational research techniques </w:t>
      </w:r>
      <w:r w:rsidR="00A3055F">
        <w:rPr>
          <w:highlight w:val="yellow"/>
        </w:rPr>
        <w:t xml:space="preserve">used </w:t>
      </w:r>
      <w:r w:rsidR="00A3055F" w:rsidRPr="00A3055F">
        <w:rPr>
          <w:highlight w:val="yellow"/>
        </w:rPr>
        <w:t>include optimisation (24/27 papers), simulation (6/27 papers), queuing theory (3/27 papers</w:t>
      </w:r>
      <w:r w:rsidR="001C17A8">
        <w:rPr>
          <w:highlight w:val="yellow"/>
        </w:rPr>
        <w:t xml:space="preserve">) </w:t>
      </w:r>
      <w:r w:rsidR="00A3055F" w:rsidRPr="00A3055F">
        <w:rPr>
          <w:highlight w:val="yellow"/>
        </w:rPr>
        <w:t>and forecasting (1/27 papers).</w:t>
      </w:r>
      <w:r w:rsidR="00A3055F">
        <w:t xml:space="preserve"> The full details of which techniques are used in each paper are provided in </w:t>
      </w:r>
      <w:r w:rsidR="00FD4DE0">
        <w:rPr>
          <w:highlight w:val="yellow"/>
        </w:rPr>
        <w:t>Supplementary Material</w:t>
      </w:r>
      <w:r w:rsidR="00FD4DE0" w:rsidRPr="00BC4FC0">
        <w:rPr>
          <w:highlight w:val="yellow"/>
        </w:rPr>
        <w:t xml:space="preserve"> </w:t>
      </w:r>
      <w:r w:rsidR="00A3055F">
        <w:t>Tables 2-5.</w:t>
      </w:r>
      <w:r w:rsidR="00703E00">
        <w:t xml:space="preserve"> </w:t>
      </w:r>
      <w:r w:rsidR="00703E00" w:rsidRPr="00703E00">
        <w:rPr>
          <w:highlight w:val="yellow"/>
        </w:rPr>
        <w:t>Notably, these papers are</w:t>
      </w:r>
      <w:r w:rsidR="00703E00">
        <w:rPr>
          <w:highlight w:val="yellow"/>
        </w:rPr>
        <w:t>,</w:t>
      </w:r>
      <w:r w:rsidR="00703E00" w:rsidRPr="00703E00">
        <w:rPr>
          <w:highlight w:val="yellow"/>
        </w:rPr>
        <w:t xml:space="preserve"> </w:t>
      </w:r>
      <w:r w:rsidR="00703E00">
        <w:rPr>
          <w:highlight w:val="yellow"/>
        </w:rPr>
        <w:t xml:space="preserve">with the exception of </w:t>
      </w:r>
      <w:r w:rsidR="001C17A8">
        <w:rPr>
          <w:highlight w:val="yellow"/>
        </w:rPr>
        <w:fldChar w:fldCharType="begin"/>
      </w:r>
      <w:r w:rsidR="001C17A8">
        <w:rPr>
          <w:highlight w:val="yellow"/>
        </w:rPr>
        <w:instrText xml:space="preserve"> ADDIN EN.CITE &lt;EndNote&gt;&lt;Cite AuthorYear="1"&gt;&lt;Author&gt;Brusco&lt;/Author&gt;&lt;Year&gt;1993&lt;/Year&gt;&lt;RecNum&gt;38935&lt;/RecNum&gt;&lt;DisplayText&gt;Brusco et al. (1993)&lt;/DisplayText&gt;&lt;record&gt;&lt;rec-number&gt;38935&lt;/rec-number&gt;&lt;foreign-keys&gt;&lt;key app="EN" db-id="9szzaf5xbwsxt5ezwsapa29xasw2z0v25v5r" timestamp="1497277593"&gt;38935&lt;/key&gt;&lt;/foreign-keys&gt;&lt;ref-type name="Journal Article"&gt;17&lt;/ref-type&gt;&lt;contributors&gt;&lt;authors&gt;&lt;author&gt;Brusco, M. J.&lt;/author&gt;&lt;author&gt;Futch, J.&lt;/author&gt;&lt;author&gt;Showalter, M. J.&lt;/author&gt;&lt;/authors&gt;&lt;/contributors&gt;&lt;auth-address&gt;DePaul University, Chicago, Illinois.&lt;/auth-address&gt;&lt;titles&gt;&lt;title&gt;Nurse staff planning under conditions of a nursing shortage&lt;/title&gt;&lt;secondary-title&gt;The Journal Of Nursing Administration&lt;/secondary-title&gt;&lt;/titles&gt;&lt;periodical&gt;&lt;full-title&gt;The Journal of nursing administration&lt;/full-title&gt;&lt;/periodical&gt;&lt;pages&gt;58-64&lt;/pages&gt;&lt;volume&gt;23&lt;/volume&gt;&lt;number&gt;7-8&lt;/number&gt;&lt;keywords&gt;&lt;keyword&gt;Nursing Staff, Hospital/*organization &amp;amp; administration&lt;/keyword&gt;&lt;keyword&gt;Nursing Staff, Hospital/*supply &amp;amp; distribution&lt;/keyword&gt;&lt;keyword&gt;Personnel Staffing and Scheduling/*organization &amp;amp; administration&lt;/keyword&gt;&lt;keyword&gt;Computer Simulation&lt;/keyword&gt;&lt;keyword&gt;Florida&lt;/keyword&gt;&lt;keyword&gt;Humans&lt;/keyword&gt;&lt;keyword&gt;Models, Nursing&lt;/keyword&gt;&lt;keyword&gt;Planning Techniques&lt;/keyword&gt;&lt;keyword&gt;Software&lt;/keyword&gt;&lt;/keywords&gt;&lt;dates&gt;&lt;year&gt;1993&lt;/year&gt;&lt;/dates&gt;&lt;pub-location&gt;United States&lt;/pub-location&gt;&lt;publisher&gt;Lippincott Williams &amp;amp; Wilkins&lt;/publisher&gt;&lt;isbn&gt;0002-0443&lt;/isbn&gt;&lt;accession-num&gt;8360768&lt;/accession-num&gt;&lt;urls&gt;&lt;related-urls&gt;&lt;url&gt;http://search.ebscohost.com/login.aspx?direct=true&amp;amp;db=cmedm&amp;amp;AN=8360768&amp;amp;site=ehost-live&lt;/url&gt;&lt;/related-urls&gt;&lt;/urls&gt;&lt;remote-database-name&gt;cmedm&lt;/remote-database-name&gt;&lt;remote-database-provider&gt;EBSCOhost&lt;/remote-database-provider&gt;&lt;research-notes&gt;See annotations and highlights on paper copy since can&amp;apos;t highlight computerised version.&lt;/research-notes&gt;&lt;/record&gt;&lt;/Cite&gt;&lt;/EndNote&gt;</w:instrText>
      </w:r>
      <w:r w:rsidR="001C17A8">
        <w:rPr>
          <w:highlight w:val="yellow"/>
        </w:rPr>
        <w:fldChar w:fldCharType="separate"/>
      </w:r>
      <w:r w:rsidR="001C17A8">
        <w:rPr>
          <w:noProof/>
          <w:highlight w:val="yellow"/>
        </w:rPr>
        <w:t>Brusco et al. (1993)</w:t>
      </w:r>
      <w:r w:rsidR="001C17A8">
        <w:rPr>
          <w:highlight w:val="yellow"/>
        </w:rPr>
        <w:fldChar w:fldCharType="end"/>
      </w:r>
      <w:r w:rsidR="00703E00">
        <w:rPr>
          <w:highlight w:val="yellow"/>
        </w:rPr>
        <w:t>,</w:t>
      </w:r>
      <w:r w:rsidR="00703E00" w:rsidRPr="00703E00">
        <w:rPr>
          <w:highlight w:val="yellow"/>
        </w:rPr>
        <w:t xml:space="preserve"> published in operational research or management science journals rather than in the nursing literature, so form a distinct body of work.</w:t>
      </w:r>
      <w:r w:rsidR="00703E00">
        <w:t xml:space="preserve"> </w:t>
      </w:r>
    </w:p>
    <w:p w14:paraId="34FED9C6" w14:textId="7037CD1C" w:rsidR="00BF1936" w:rsidRDefault="00BF1936" w:rsidP="00F23FD5">
      <w:pPr>
        <w:spacing w:line="240" w:lineRule="auto"/>
      </w:pPr>
      <w:r>
        <w:t>Employment decisions are commonly framed as optimisation problems, for example calculating the optimal number of nursing staff to employ such that costs are minimised and assuming that unmet demand for nursing (measured e.g. by a minimum nurse-patient ratio) is satisfied by using float or external staff</w:t>
      </w:r>
      <w:r w:rsidR="006216D9">
        <w:t xml:space="preserve"> </w:t>
      </w:r>
      <w:r>
        <w:fldChar w:fldCharType="begin">
          <w:fldData xml:space="preserve">PEVuZE5vdGU+PENpdGU+PEF1dGhvcj5IYXJwZXI8L0F1dGhvcj48WWVhcj4yMDEwPC9ZZWFyPjxS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=
</w:fldData>
        </w:fldChar>
      </w:r>
      <w:r w:rsidR="006D2411">
        <w:instrText xml:space="preserve"> ADDIN EN.CITE </w:instrText>
      </w:r>
      <w:r w:rsidR="006D2411">
        <w:fldChar w:fldCharType="begin">
          <w:fldData xml:space="preserve">PEVuZE5vdGU+PENpdGU+PEF1dGhvcj5IYXJwZXI8L0F1dGhvcj48WWVhcj4yMDEwPC9ZZWFyPjxS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=
</w:fldData>
        </w:fldChar>
      </w:r>
      <w:r w:rsidR="006D2411">
        <w:instrText xml:space="preserve"> ADDIN EN.CITE.DATA </w:instrText>
      </w:r>
      <w:r w:rsidR="006D2411">
        <w:fldChar w:fldCharType="end"/>
      </w:r>
      <w:r>
        <w:fldChar w:fldCharType="separate"/>
      </w:r>
      <w:r w:rsidR="006D2411">
        <w:rPr>
          <w:noProof/>
        </w:rPr>
        <w:t>(Harper et al., 2010, Maass et al., 2017)</w:t>
      </w:r>
      <w:r>
        <w:fldChar w:fldCharType="end"/>
      </w:r>
      <w:r>
        <w:t xml:space="preserve">. Other operational research techniques applied to employment decisions are forecasting future demand </w:t>
      </w:r>
      <w:r>
        <w:fldChar w:fldCharType="begin"/>
      </w:r>
      <w:r w:rsidR="006D2411">
        <w:instrText xml:space="preserve"> ADDIN EN.CITE &lt;EndNote&gt;&lt;Cite&gt;&lt;Author&gt;Mincsovics&lt;/Author&gt;&lt;Year&gt;2010&lt;/Year&gt;&lt;RecNum&gt;39245&lt;/RecNum&gt;&lt;DisplayText&gt;(Mincsovics and Dellaert, 2010)&lt;/DisplayText&gt;&lt;record&gt;&lt;rec-number&gt;39245&lt;/rec-number&gt;&lt;foreign-keys&gt;&lt;key app="EN" db-id="9szzaf5xbwsxt5ezwsapa29xasw2z0v25v5r" timestamp="1498836265"&gt;39245&lt;/key&gt;&lt;/foreign-keys&gt;&lt;ref-type name="Journal Article"&gt;17&lt;/ref-type&gt;&lt;contributors&gt;&lt;authors&gt;&lt;author&gt;Mincsovics, G.&lt;/author&gt;&lt;author&gt;Dellaert, N.&lt;/author&gt;&lt;/authors&gt;&lt;/contributors&gt;&lt;auth-address&gt;Department of Technology Management, Eindhoven University of Technology, P.O. Box 513, 5600MB Eindhoven, Netherlands&lt;/auth-address&gt;&lt;titles&gt;&lt;title&gt;Stochastic dynamic nursing service budgeting&lt;/title&gt;&lt;secondary-title&gt;Annals of Operations Research&lt;/secondary-title&gt;&lt;alt-title&gt;Ann. Oper. Res.&lt;/alt-title&gt;&lt;/titles&gt;&lt;periodical&gt;&lt;full-title&gt;Annals of Operations Research&lt;/full-title&gt;&lt;abbr-1&gt;Ann. Oper. Res.&lt;/abbr-1&gt;&lt;/periodical&gt;&lt;alt-periodical&gt;&lt;full-title&gt;Annals of Operations Research&lt;/full-title&gt;&lt;abbr-1&gt;Ann. Oper. Res.&lt;/abbr-1&gt;&lt;/alt-periodical&gt;&lt;pages&gt;5-21&lt;/pages&gt;&lt;volume&gt;178&lt;/volume&gt;&lt;number&gt;1&lt;/number&gt;&lt;keywords&gt;&lt;keyword&gt;Health service&lt;/keyword&gt;&lt;keyword&gt;Manpower planning&lt;/keyword&gt;&lt;keyword&gt;Non-linear stochastic dynamic programming&lt;/keyword&gt;&lt;keyword&gt;Optimization&lt;/keyword&gt;&lt;keyword&gt;Stochastic processes&lt;/keyword&gt;&lt;/keywords&gt;&lt;dates&gt;&lt;year&gt;2010&lt;/year&gt;&lt;/dates&gt;&lt;isbn&gt;02545330 (ISSN)&lt;/isbn&gt;&lt;work-type&gt;Article&lt;/work-type&gt;&lt;urls&gt;&lt;related-urls&gt;&lt;url&gt;https://www.scopus.com/inward/record.uri?eid=2-s2.0-77954035698&amp;amp;doi=10.1007%2fs10479-009-0547-y&amp;amp;partnerID=40&amp;amp;md5=5888ceffc4b9f03d077ca0dcf7924410&lt;/url&gt;&lt;url&gt;https://link.springer.com/content/pdf/10.1007%2Fs10479-009-0547-y.pdf&lt;/url&gt;&lt;/related-urls&gt;&lt;/urls&gt;&lt;electronic-resource-num&gt;10.1007/s10479-009-0547-y&lt;/electronic-resource-num&gt;&lt;remote-database-name&gt;Scopus&lt;/remote-database-name&gt;&lt;language&gt;English&lt;/language&gt;&lt;/record&gt;&lt;/Cite&gt;&lt;/EndNote&gt;</w:instrText>
      </w:r>
      <w:r>
        <w:fldChar w:fldCharType="separate"/>
      </w:r>
      <w:r w:rsidR="006D2411">
        <w:rPr>
          <w:noProof/>
        </w:rPr>
        <w:t>(Mincsovics and Dellaert, 2010)</w:t>
      </w:r>
      <w:r>
        <w:fldChar w:fldCharType="end"/>
      </w:r>
      <w:r>
        <w:t xml:space="preserve"> and simulating the likely range of demand for nursing staff by grade each day </w:t>
      </w:r>
      <w:r>
        <w:fldChar w:fldCharType="begin"/>
      </w:r>
      <w:r w:rsidR="006D2411">
        <w:instrText xml:space="preserve"> ADDIN EN.CITE &lt;EndNote&gt;&lt;Cite&gt;&lt;Author&gt;Harper&lt;/Author&gt;&lt;Year&gt;2010&lt;/Year&gt;&lt;RecNum&gt;38373&lt;/RecNum&gt;&lt;DisplayText&gt;(Harper et al., 2010)&lt;/DisplayText&gt;&lt;record&gt;&lt;rec-number&gt;38373&lt;/rec-number&gt;&lt;foreign-keys&gt;&lt;key app="EN" db-id="9szzaf5xbwsxt5ezwsapa29xasw2z0v25v5r" timestamp="1416913099"&gt;38373&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abbr-1&gt;J. Oper. Res. Soc.&lt;/abbr-1&gt;&lt;abbr-2&gt;J Oper Res Soc&lt;/abbr-2&gt;&lt;/periodical&gt;&lt;pages&gt;768-779&lt;/pages&gt;&lt;volume&gt;61&lt;/volume&gt;&lt;number&gt;5&lt;/number&gt;&lt;dates&gt;&lt;year&gt;2010&lt;/year&gt;&lt;/dates&gt;&lt;isbn&gt;0160-5682&amp;#xD;1476-9360&lt;/isbn&gt;&lt;urls&gt;&lt;related-urls&gt;&lt;url&gt;http://download.springer.com/static/pdf/373/art%253A10.1057%252Fjors.2009.43.pdf?originUrl=http%3A%2F%2Flink.springer.com%2Farticle%2F10.1057%2Fjors.2009.43&amp;amp;token2=exp=1467037870~acl=%2Fstatic%2Fpdf%2F373%2Fart%25253A10.1057%25252Fjors.2009.43.pdf%3ForiginUrl%3Dhttp%253A%252F%252Flink.springer.com%252Farticle%252F10.1057%252Fjors.2009.43*~hmac=f200a97650abdc172afcaa1131e240435828aefb23d2097dfa4f5b241704b925&lt;/url&gt;&lt;/related-urls&gt;&lt;/urls&gt;&lt;electronic-resource-num&gt;10.1057/jors.2009.43&lt;/electronic-resource-num&gt;&lt;research-notes&gt;https://www.youtube.com/watch?v=icQiF4Rn6Ug Video&lt;/research-notes&gt;&lt;/record&gt;&lt;/Cite&gt;&lt;/EndNote&gt;</w:instrText>
      </w:r>
      <w:r>
        <w:fldChar w:fldCharType="separate"/>
      </w:r>
      <w:r w:rsidR="006D2411">
        <w:rPr>
          <w:noProof/>
        </w:rPr>
        <w:t>(Harper et al., 2010)</w:t>
      </w:r>
      <w:r>
        <w:fldChar w:fldCharType="end"/>
      </w:r>
      <w:r>
        <w:t>.</w:t>
      </w:r>
    </w:p>
    <w:p w14:paraId="2FF54557" w14:textId="3BF2B606" w:rsidR="00BF1936" w:rsidRDefault="00BF1936" w:rsidP="00F23FD5">
      <w:pPr>
        <w:spacing w:line="240" w:lineRule="auto"/>
      </w:pPr>
      <w:r>
        <w:t xml:space="preserve">Likewise deployment decisions are predominantly addressed by optimisation approaches. For example the Nurse Rostering Problem can be formulated as how best to assign nursing staff to shifts so that staff satisfaction requirements and work regulations are met </w:t>
      </w:r>
      <w:r>
        <w:fldChar w:fldCharType="begin"/>
      </w:r>
      <w:r w:rsidR="006D2411">
        <w:instrText xml:space="preserve"> ADDIN EN.CITE &lt;EndNote&gt;&lt;Cite&gt;&lt;Author&gt;Burke&lt;/Author&gt;&lt;Year&gt;2004&lt;/Year&gt;&lt;RecNum&gt;38884&lt;/RecNum&gt;&lt;DisplayText&gt;(Burke et al., 2004)&lt;/DisplayText&gt;&lt;record&gt;&lt;rec-number&gt;38884&lt;/rec-number&gt;&lt;foreign-keys&gt;&lt;key app="EN" db-id="9szzaf5xbwsxt5ezwsapa29xasw2z0v25v5r" timestamp="1497263568"&gt;38884&lt;/key&gt;&lt;/foreign-keys&gt;&lt;ref-type name="Journal Article"&gt;17&lt;/ref-type&gt;&lt;contributors&gt;&lt;authors&gt;&lt;author&gt;Burke, Edmund K&lt;/author&gt;&lt;author&gt;De Causmaecker, Patrick&lt;/author&gt;&lt;author&gt;Berghe, Greet Vanden&lt;/author&gt;&lt;author&gt;Van Landeghem, Hendrik&lt;/author&gt;&lt;/authors&gt;&lt;/contributors&gt;&lt;titles&gt;&lt;title&gt;The state of the art of nurse rostering&lt;/title&gt;&lt;secondary-title&gt;Journal of scheduling&lt;/secondary-title&gt;&lt;/titles&gt;&lt;periodical&gt;&lt;full-title&gt;Journal of scheduling&lt;/full-title&gt;&lt;/periodical&gt;&lt;pages&gt;441-499&lt;/pages&gt;&lt;volume&gt;7&lt;/volume&gt;&lt;number&gt;6&lt;/number&gt;&lt;dates&gt;&lt;year&gt;2004&lt;/year&gt;&lt;/dates&gt;&lt;isbn&gt;1094-6136&lt;/isbn&gt;&lt;urls&gt;&lt;/urls&gt;&lt;/record&gt;&lt;/Cite&gt;&lt;/EndNote&gt;</w:instrText>
      </w:r>
      <w:r>
        <w:fldChar w:fldCharType="separate"/>
      </w:r>
      <w:r w:rsidR="006D2411">
        <w:rPr>
          <w:noProof/>
        </w:rPr>
        <w:t>(Burke et al., 2004)</w:t>
      </w:r>
      <w:r>
        <w:fldChar w:fldCharType="end"/>
      </w:r>
      <w:r>
        <w:t xml:space="preserve">. While the traditional nurse staffing literature identifies how many nursing staff to employ and </w:t>
      </w:r>
      <w:r w:rsidR="007A4D15">
        <w:t>deploy</w:t>
      </w:r>
      <w:r>
        <w:t xml:space="preserve">, the rostering problem deals with the gap between these two – scheduling the employed nursing staff on shifts. Here the optimal solution may be defined as the best match to workload, most stable, fair, flexible or cheapest roster, or some combination of these. The large number of possible rosters means this problem is prohibitive to solve using exact methods (methods that give the true optimal solution). </w:t>
      </w:r>
      <w:r w:rsidR="007A4D15">
        <w:t>Instead,</w:t>
      </w:r>
      <w:r>
        <w:t xml:space="preserve"> heuristics (methods that aim to find a good but not necessarily the best solution in a reasonable time) may be built into commercial rostering systems. Deployment papers also use simulation, for example</w:t>
      </w:r>
      <w:r w:rsidR="006216D9">
        <w:t xml:space="preserve"> </w:t>
      </w:r>
      <w:r>
        <w:t>alternative</w:t>
      </w:r>
      <w:r w:rsidRPr="00FB67AC">
        <w:t xml:space="preserve"> policies for assigning nurses to patients</w:t>
      </w:r>
      <w:r>
        <w:t xml:space="preserve"> are compared in a simulation </w:t>
      </w:r>
      <w:r>
        <w:fldChar w:fldCharType="begin"/>
      </w:r>
      <w:r w:rsidR="006D2411">
        <w:instrText xml:space="preserve"> ADDIN EN.CITE &lt;EndNote&gt;&lt;Cite&gt;&lt;Author&gt;Sundaramoorthi&lt;/Author&gt;&lt;Year&gt;2010&lt;/Year&gt;&lt;RecNum&gt;38942&lt;/RecNum&gt;&lt;DisplayText&gt;(Sundaramoorthi et al., 2010)&lt;/DisplayText&gt;&lt;record&gt;&lt;rec-number&gt;38942&lt;/rec-number&gt;&lt;foreign-keys&gt;&lt;key app="EN" db-id="9szzaf5xbwsxt5ezwsapa29xasw2z0v25v5r" timestamp="1497279926"&gt;38942&lt;/key&gt;&lt;/foreign-keys&gt;&lt;ref-type name="Journal Article"&gt;17&lt;/ref-type&gt;&lt;contributors&gt;&lt;authors&gt;&lt;author&gt;Sundaramoorthi, Duraikannan&lt;/author&gt;&lt;author&gt;Chen, Victoria C. P.&lt;/author&gt;&lt;author&gt;Rosenberger, Jay M.&lt;/author&gt;&lt;author&gt;Kim, Seoung Bum&lt;/author&gt;&lt;author&gt;Buckley-Behan, Deborah F.&lt;/author&gt;&lt;/authors&gt;&lt;/contributors&gt;&lt;auth-address&gt;Steven L. Craig School of Business, Missouri Western State University, St. Joseph, MO, USA. dsundaramoorthi@missouriwestern.edu&lt;/auth-address&gt;&lt;titles&gt;&lt;title&gt;A data-integrated simulation-based optimization for assigning nurses to patient admissions&lt;/title&gt;&lt;secondary-title&gt;Health Care Management Science&lt;/secondary-title&gt;&lt;/titles&gt;&lt;periodical&gt;&lt;full-title&gt;Health Care Management Science&lt;/full-title&gt;&lt;/periodical&gt;&lt;pages&gt;210-221&lt;/pages&gt;&lt;volume&gt;13&lt;/volume&gt;&lt;number&gt;3&lt;/number&gt;&lt;keywords&gt;&lt;keyword&gt;Patient Admission*&lt;/keyword&gt;&lt;keyword&gt;Personnel Staffing and Scheduling*&lt;/keyword&gt;&lt;keyword&gt;Nursing Staff, Hospital/*organization &amp;amp; administration&lt;/keyword&gt;&lt;keyword&gt;Algorithms&lt;/keyword&gt;&lt;keyword&gt;Humans&lt;/keyword&gt;&lt;keyword&gt;Nursing Staff, Hospital/supply &amp;amp; distribution&lt;/keyword&gt;&lt;keyword&gt;United States&lt;/keyword&gt;&lt;/keywords&gt;&lt;dates&gt;&lt;year&gt;2010&lt;/year&gt;&lt;/dates&gt;&lt;pub-location&gt;Netherlands&lt;/pub-location&gt;&lt;publisher&gt;Baltzer Science Publishers&lt;/publisher&gt;&lt;isbn&gt;1386-9620&lt;/isbn&gt;&lt;accession-num&gt;20715305&lt;/accession-num&gt;&lt;urls&gt;&lt;related-urls&gt;&lt;url&gt;http://search.ebscohost.com/login.aspx?direct=true&amp;amp;db=cmedm&amp;amp;AN=20715305&amp;amp;site=ehost-live&lt;/url&gt;&lt;/related-urls&gt;&lt;/urls&gt;&lt;remote-database-name&gt;cmedm&lt;/remote-database-name&gt;&lt;remote-database-provider&gt;EBSCOhost&lt;/remote-database-provider&gt;&lt;/record&gt;&lt;/Cite&gt;&lt;/EndNote&gt;</w:instrText>
      </w:r>
      <w:r>
        <w:fldChar w:fldCharType="separate"/>
      </w:r>
      <w:r w:rsidR="006D2411">
        <w:rPr>
          <w:noProof/>
        </w:rPr>
        <w:t>(Sundaramoorthi et al., 2010)</w:t>
      </w:r>
      <w:r>
        <w:fldChar w:fldCharType="end"/>
      </w:r>
      <w:r>
        <w:t>.</w:t>
      </w:r>
    </w:p>
    <w:p w14:paraId="6F71EE39" w14:textId="7504601F" w:rsidR="00BF1936" w:rsidRDefault="00BF1936" w:rsidP="00F23FD5">
      <w:pPr>
        <w:spacing w:line="240" w:lineRule="auto"/>
      </w:pPr>
      <w:r>
        <w:t xml:space="preserve">The papers that address employment and deployment decisions jointly </w:t>
      </w:r>
      <w:r>
        <w:fldChar w:fldCharType="begin">
          <w:fldData xml:space="preserve">PEVuZE5vdGU+PENpdGU+PEF1dGhvcj5MaTwvQXV0aG9yPjxZZWFyPjIwMDc8L1llYXI+PFJlY051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</w:fldData>
        </w:fldChar>
      </w:r>
      <w:r w:rsidR="006D2411">
        <w:instrText xml:space="preserve"> ADDIN EN.CITE </w:instrText>
      </w:r>
      <w:r w:rsidR="006D2411">
        <w:fldChar w:fldCharType="begin">
          <w:fldData xml:space="preserve">PEVuZE5vdGU+PENpdGU+PEF1dGhvcj5MaTwvQXV0aG9yPjxZZWFyPjIwMDc8L1llYXI+PFJlY051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</w:fldData>
        </w:fldChar>
      </w:r>
      <w:r w:rsidR="006D2411">
        <w:instrText xml:space="preserve"> ADDIN EN.CITE.DATA </w:instrText>
      </w:r>
      <w:r w:rsidR="006D2411">
        <w:fldChar w:fldCharType="end"/>
      </w:r>
      <w:r>
        <w:fldChar w:fldCharType="separate"/>
      </w:r>
      <w:r w:rsidR="006D2411">
        <w:rPr>
          <w:noProof/>
        </w:rPr>
        <w:t>(Li et al., 2007, Venkataraman and Brusco, 1996)</w:t>
      </w:r>
      <w:r>
        <w:fldChar w:fldCharType="end"/>
      </w:r>
      <w:r>
        <w:t xml:space="preserve"> both use optimisation. </w:t>
      </w:r>
      <w:r>
        <w:fldChar w:fldCharType="begin">
          <w:fldData xml:space="preserve">PEVuZE5vdGU+PENpdGUgQXV0aG9yWWVhcj0iMSI+PEF1dGhvcj5WZW5rYXRhcmFtYW48L0F1dGhv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</w:fldData>
        </w:fldChar>
      </w:r>
      <w:r w:rsidR="006D2411">
        <w:instrText xml:space="preserve"> ADDIN EN.CITE </w:instrText>
      </w:r>
      <w:r w:rsidR="006D2411">
        <w:fldChar w:fldCharType="begin">
          <w:fldData xml:space="preserve">PEVuZE5vdGU+PENpdGUgQXV0aG9yWWVhcj0iMSI+PEF1dGhvcj5WZW5rYXRhcmFtYW48L0F1dGhv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</w:fldData>
        </w:fldChar>
      </w:r>
      <w:r w:rsidR="006D2411">
        <w:instrText xml:space="preserve"> ADDIN EN.CITE.DATA </w:instrText>
      </w:r>
      <w:r w:rsidR="006D2411">
        <w:fldChar w:fldCharType="end"/>
      </w:r>
      <w:r>
        <w:fldChar w:fldCharType="separate"/>
      </w:r>
      <w:r w:rsidR="006D2411">
        <w:rPr>
          <w:noProof/>
        </w:rPr>
        <w:t>Venkataraman and Brusco (1996)</w:t>
      </w:r>
      <w:r>
        <w:fldChar w:fldCharType="end"/>
      </w:r>
      <w:r>
        <w:t xml:space="preserve"> evaluate the cost impacts of nurse staffing policies when employing and deploying staff. </w:t>
      </w:r>
      <w:r>
        <w:fldChar w:fldCharType="begin">
          <w:fldData xml:space="preserve">PEVuZE5vdGU+PENpdGUgQXV0aG9yWWVhcj0iMSI+PEF1dGhvcj5MaTwvQXV0aG9yPjxZZWFyPjIw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</w:fldData>
        </w:fldChar>
      </w:r>
      <w:r w:rsidR="006D2411">
        <w:instrText xml:space="preserve"> ADDIN EN.CITE </w:instrText>
      </w:r>
      <w:r w:rsidR="006D2411">
        <w:fldChar w:fldCharType="begin">
          <w:fldData xml:space="preserve">PEVuZE5vdGU+PENpdGUgQXV0aG9yWWVhcj0iMSI+PEF1dGhvcj5MaTwvQXV0aG9yPjxZZWFyPjIw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</w:fldData>
        </w:fldChar>
      </w:r>
      <w:r w:rsidR="006D2411">
        <w:instrText xml:space="preserve"> ADDIN EN.CITE.DATA </w:instrText>
      </w:r>
      <w:r w:rsidR="006D2411">
        <w:fldChar w:fldCharType="end"/>
      </w:r>
      <w:r>
        <w:fldChar w:fldCharType="separate"/>
      </w:r>
      <w:r w:rsidR="006D2411">
        <w:rPr>
          <w:noProof/>
        </w:rPr>
        <w:t>Li et al. (2007)</w:t>
      </w:r>
      <w:r>
        <w:fldChar w:fldCharType="end"/>
      </w:r>
      <w:r>
        <w:t xml:space="preserve"> provide integrated optimisation models that generate both recommended </w:t>
      </w:r>
      <w:r w:rsidRPr="006C4AF8">
        <w:t>number</w:t>
      </w:r>
      <w:r>
        <w:t>s</w:t>
      </w:r>
      <w:r w:rsidRPr="006C4AF8">
        <w:t xml:space="preserve"> of staff </w:t>
      </w:r>
      <w:r>
        <w:t xml:space="preserve">to </w:t>
      </w:r>
      <w:r w:rsidRPr="006C4AF8">
        <w:t>recruit</w:t>
      </w:r>
      <w:r>
        <w:t xml:space="preserve"> and </w:t>
      </w:r>
      <w:r w:rsidRPr="006C4AF8">
        <w:t>dismiss</w:t>
      </w:r>
      <w:r>
        <w:t xml:space="preserve">, </w:t>
      </w:r>
      <w:r w:rsidR="006216D9" w:rsidRPr="006216D9">
        <w:rPr>
          <w:highlight w:val="yellow"/>
        </w:rPr>
        <w:t>as well as</w:t>
      </w:r>
      <w:r>
        <w:t xml:space="preserve"> daily numbers of staff working.  </w:t>
      </w:r>
    </w:p>
    <w:p w14:paraId="00CCF5D3" w14:textId="46FC5E84" w:rsidR="00BF1936" w:rsidRPr="00F87721" w:rsidRDefault="00BF1936" w:rsidP="00F23FD5">
      <w:pPr>
        <w:spacing w:line="240" w:lineRule="auto"/>
      </w:pPr>
      <w:r>
        <w:t xml:space="preserve">Finally, three of the papers we considered address the more fundamental question of what factors affect nursing workload </w:t>
      </w:r>
      <w:r>
        <w:fldChar w:fldCharType="begin">
          <w:fldData xml:space="preserve">PEVuZE5vdGU+PENpdGU+PEF1dGhvcj5TaXI8L0F1dGhvcj48WWVhcj4yMDE1PC9ZZWFyPjxSZWNO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==
</w:fldData>
        </w:fldChar>
      </w:r>
      <w:r w:rsidR="006D2411">
        <w:instrText xml:space="preserve"> ADDIN EN.CITE </w:instrText>
      </w:r>
      <w:r w:rsidR="006D2411">
        <w:fldChar w:fldCharType="begin">
          <w:fldData xml:space="preserve">PEVuZE5vdGU+PENpdGU+PEF1dGhvcj5TaXI8L0F1dGhvcj48WWVhcj4yMDE1PC9ZZWFyPjxSZWNO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==
</w:fldData>
        </w:fldChar>
      </w:r>
      <w:r w:rsidR="006D2411">
        <w:instrText xml:space="preserve"> ADDIN EN.CITE.DATA </w:instrText>
      </w:r>
      <w:r w:rsidR="006D2411">
        <w:fldChar w:fldCharType="end"/>
      </w:r>
      <w:r>
        <w:fldChar w:fldCharType="separate"/>
      </w:r>
      <w:r w:rsidR="006D2411">
        <w:rPr>
          <w:noProof/>
        </w:rPr>
        <w:t>(De Véricourt and Jennings, 2011, Sir et al., 2015, Yankovic and Green, 2011)</w:t>
      </w:r>
      <w:r>
        <w:fldChar w:fldCharType="end"/>
      </w:r>
      <w:r w:rsidRPr="001E3B68">
        <w:t>.</w:t>
      </w:r>
      <w:r w:rsidRPr="001C536B">
        <w:t xml:space="preserve"> The factors considered are occupancy</w:t>
      </w:r>
      <w:r>
        <w:t xml:space="preserve"> </w:t>
      </w:r>
      <w:r w:rsidRPr="001C536B">
        <w:fldChar w:fldCharType="begin">
          <w:fldData xml:space="preserve">PEVuZE5vdGU+PENpdGU+PEF1dGhvcj5EZSBWw6lyaWNvdXJ0PC9BdXRob3I+PFllYXI+MjAxMTwv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</w:fldData>
        </w:fldChar>
      </w:r>
      <w:r w:rsidR="006D2411">
        <w:instrText xml:space="preserve"> ADDIN EN.CITE </w:instrText>
      </w:r>
      <w:r w:rsidR="006D2411">
        <w:fldChar w:fldCharType="begin">
          <w:fldData xml:space="preserve">PEVuZE5vdGU+PENpdGU+PEF1dGhvcj5EZSBWw6lyaWNvdXJ0PC9BdXRob3I+PFllYXI+MjAxMTwv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</w:fldData>
        </w:fldChar>
      </w:r>
      <w:r w:rsidR="006D2411">
        <w:instrText xml:space="preserve"> ADDIN EN.CITE.DATA </w:instrText>
      </w:r>
      <w:r w:rsidR="006D2411">
        <w:fldChar w:fldCharType="end"/>
      </w:r>
      <w:r w:rsidRPr="001C536B">
        <w:fldChar w:fldCharType="separate"/>
      </w:r>
      <w:r w:rsidR="006D2411">
        <w:rPr>
          <w:noProof/>
        </w:rPr>
        <w:t>(De Véricourt and Jennings, 2011, Yankovic and Green, 2011)</w:t>
      </w:r>
      <w:r w:rsidRPr="001C536B">
        <w:fldChar w:fldCharType="end"/>
      </w:r>
      <w:r w:rsidRPr="001C536B">
        <w:t>, the length and frequency of nursing tasks</w:t>
      </w:r>
      <w:r>
        <w:t xml:space="preserve"> </w:t>
      </w:r>
      <w:r w:rsidRPr="001C536B">
        <w:fldChar w:fldCharType="begin">
          <w:fldData xml:space="preserve">PEVuZE5vdGU+PENpdGU+PEF1dGhvcj5ZYW5rb3ZpYzwvQXV0aG9yPjxZZWFyPjIwMTE8L1llYXI+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=
</w:fldData>
        </w:fldChar>
      </w:r>
      <w:r w:rsidR="006D2411">
        <w:instrText xml:space="preserve"> ADDIN EN.CITE </w:instrText>
      </w:r>
      <w:r w:rsidR="006D2411">
        <w:fldChar w:fldCharType="begin">
          <w:fldData xml:space="preserve">PEVuZE5vdGU+PENpdGU+PEF1dGhvcj5ZYW5rb3ZpYzwvQXV0aG9yPjxZZWFyPjIwMTE8L1llYXI+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=
</w:fldData>
        </w:fldChar>
      </w:r>
      <w:r w:rsidR="006D2411">
        <w:instrText xml:space="preserve"> ADDIN EN.CITE.DATA </w:instrText>
      </w:r>
      <w:r w:rsidR="006D2411">
        <w:fldChar w:fldCharType="end"/>
      </w:r>
      <w:r w:rsidRPr="001C536B">
        <w:fldChar w:fldCharType="separate"/>
      </w:r>
      <w:r w:rsidR="006D2411">
        <w:rPr>
          <w:noProof/>
        </w:rPr>
        <w:t>(Yankovic and Green, 2011)</w:t>
      </w:r>
      <w:r w:rsidRPr="001C536B">
        <w:fldChar w:fldCharType="end"/>
      </w:r>
      <w:r w:rsidRPr="001C536B">
        <w:t>, unit size</w:t>
      </w:r>
      <w:r>
        <w:t xml:space="preserve"> </w:t>
      </w:r>
      <w:r w:rsidRPr="001C536B">
        <w:fldChar w:fldCharType="begin">
          <w:fldData xml:space="preserve">PEVuZE5vdGU+PENpdGU+PEF1dGhvcj5ZYW5rb3ZpYzwvQXV0aG9yPjxZZWFyPjIwMTE8L1llYXI+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=
</w:fldData>
        </w:fldChar>
      </w:r>
      <w:r w:rsidR="006D2411">
        <w:instrText xml:space="preserve"> ADDIN EN.CITE </w:instrText>
      </w:r>
      <w:r w:rsidR="006D2411">
        <w:fldChar w:fldCharType="begin">
          <w:fldData xml:space="preserve">PEVuZE5vdGU+PENpdGU+PEF1dGhvcj5ZYW5rb3ZpYzwvQXV0aG9yPjxZZWFyPjIwMTE8L1llYXI+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=
</w:fldData>
        </w:fldChar>
      </w:r>
      <w:r w:rsidR="006D2411">
        <w:instrText xml:space="preserve"> ADDIN EN.CITE.DATA </w:instrText>
      </w:r>
      <w:r w:rsidR="006D2411">
        <w:fldChar w:fldCharType="end"/>
      </w:r>
      <w:r w:rsidRPr="001C536B">
        <w:fldChar w:fldCharType="separate"/>
      </w:r>
      <w:r w:rsidR="006D2411">
        <w:rPr>
          <w:noProof/>
        </w:rPr>
        <w:t>(Yankovic and Green, 2011)</w:t>
      </w:r>
      <w:r w:rsidRPr="001C536B">
        <w:fldChar w:fldCharType="end"/>
      </w:r>
      <w:r w:rsidRPr="001C536B">
        <w:t>, length of stay</w:t>
      </w:r>
      <w:r>
        <w:t xml:space="preserve"> </w:t>
      </w:r>
      <w:r w:rsidRPr="001C536B">
        <w:fldChar w:fldCharType="begin">
          <w:fldData xml:space="preserve">PEVuZE5vdGU+PENpdGU+PEF1dGhvcj5ZYW5rb3ZpYzwvQXV0aG9yPjxZZWFyPjIwMTE8L1llYXI+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=
</w:fldData>
        </w:fldChar>
      </w:r>
      <w:r w:rsidR="006D2411">
        <w:instrText xml:space="preserve"> ADDIN EN.CITE </w:instrText>
      </w:r>
      <w:r w:rsidR="006D2411">
        <w:fldChar w:fldCharType="begin">
          <w:fldData xml:space="preserve">PEVuZE5vdGU+PENpdGU+PEF1dGhvcj5ZYW5rb3ZpYzwvQXV0aG9yPjxZZWFyPjIwMTE8L1llYXI+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=
</w:fldData>
        </w:fldChar>
      </w:r>
      <w:r w:rsidR="006D2411">
        <w:instrText xml:space="preserve"> ADDIN EN.CITE.DATA </w:instrText>
      </w:r>
      <w:r w:rsidR="006D2411">
        <w:fldChar w:fldCharType="end"/>
      </w:r>
      <w:r w:rsidRPr="001C536B">
        <w:fldChar w:fldCharType="separate"/>
      </w:r>
      <w:r w:rsidR="006D2411">
        <w:rPr>
          <w:noProof/>
        </w:rPr>
        <w:t>(Yankovic and Green, 2011)</w:t>
      </w:r>
      <w:r w:rsidRPr="001C536B">
        <w:fldChar w:fldCharType="end"/>
      </w:r>
      <w:r w:rsidRPr="001C536B">
        <w:t>, individual nurses’ skills</w:t>
      </w:r>
      <w:r>
        <w:t xml:space="preserve"> </w:t>
      </w:r>
      <w:r w:rsidRPr="001C536B">
        <w:fldChar w:fldCharType="begin">
          <w:fldData xml:space="preserve">PEVuZE5vdGU+PENpdGU+PEF1dGhvcj5TaXI8L0F1dGhvcj48WWVhcj4yMDE1PC9ZZWFyPjxSZWNO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</w:fldData>
        </w:fldChar>
      </w:r>
      <w:r w:rsidR="006D2411">
        <w:instrText xml:space="preserve"> ADDIN EN.CITE </w:instrText>
      </w:r>
      <w:r w:rsidR="006D2411">
        <w:fldChar w:fldCharType="begin">
          <w:fldData xml:space="preserve">PEVuZE5vdGU+PENpdGU+PEF1dGhvcj5TaXI8L0F1dGhvcj48WWVhcj4yMDE1PC9ZZWFyPjxSZWNO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</w:fldData>
        </w:fldChar>
      </w:r>
      <w:r w:rsidR="006D2411">
        <w:instrText xml:space="preserve"> ADDIN EN.CITE.DATA </w:instrText>
      </w:r>
      <w:r w:rsidR="006D2411">
        <w:fldChar w:fldCharType="end"/>
      </w:r>
      <w:r w:rsidRPr="001C536B">
        <w:fldChar w:fldCharType="separate"/>
      </w:r>
      <w:r w:rsidR="006D2411">
        <w:rPr>
          <w:noProof/>
        </w:rPr>
        <w:t>(Sir et al., 2015)</w:t>
      </w:r>
      <w:r w:rsidRPr="001C536B">
        <w:fldChar w:fldCharType="end"/>
      </w:r>
      <w:r w:rsidRPr="001C536B">
        <w:t xml:space="preserve"> and patient acuity indicators</w:t>
      </w:r>
      <w:r>
        <w:t xml:space="preserve"> </w:t>
      </w:r>
      <w:r w:rsidRPr="001C536B">
        <w:fldChar w:fldCharType="begin">
          <w:fldData xml:space="preserve">PEVuZE5vdGU+PENpdGU+PEF1dGhvcj5TaXI8L0F1dGhvcj48WWVhcj4yMDE1PC9ZZWFyPjxSZWNO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</w:fldData>
        </w:fldChar>
      </w:r>
      <w:r w:rsidR="006D2411">
        <w:instrText xml:space="preserve"> ADDIN EN.CITE </w:instrText>
      </w:r>
      <w:r w:rsidR="006D2411">
        <w:fldChar w:fldCharType="begin">
          <w:fldData xml:space="preserve">PEVuZE5vdGU+PENpdGU+PEF1dGhvcj5TaXI8L0F1dGhvcj48WWVhcj4yMDE1PC9ZZWFyPjxSZWNO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</w:fldData>
        </w:fldChar>
      </w:r>
      <w:r w:rsidR="006D2411">
        <w:instrText xml:space="preserve"> ADDIN EN.CITE.DATA </w:instrText>
      </w:r>
      <w:r w:rsidR="006D2411">
        <w:fldChar w:fldCharType="end"/>
      </w:r>
      <w:r w:rsidRPr="001C536B">
        <w:fldChar w:fldCharType="separate"/>
      </w:r>
      <w:r w:rsidR="006D2411">
        <w:rPr>
          <w:noProof/>
        </w:rPr>
        <w:t>(Sir et al., 2015)</w:t>
      </w:r>
      <w:r w:rsidRPr="001C536B">
        <w:fldChar w:fldCharType="end"/>
      </w:r>
      <w:r w:rsidRPr="001C536B">
        <w:t>.</w:t>
      </w:r>
      <w:r>
        <w:t xml:space="preserve"> Two of these papers use queuing theory; </w:t>
      </w:r>
      <w:r w:rsidRPr="00731D6E">
        <w:t>one considers patients waiting to be attended to by a nurse</w:t>
      </w:r>
      <w:r>
        <w:t xml:space="preserve"> </w:t>
      </w:r>
      <w:r>
        <w:fldChar w:fldCharType="begin">
          <w:fldData xml:space="preserve">PEVuZE5vdGU+PENpdGU+PEF1dGhvcj5EZSBWw6lyaWNvdXJ0PC9BdXRob3I+PFllYXI+MjAxMTwv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</w:fldData>
        </w:fldChar>
      </w:r>
      <w:r w:rsidR="006D2411">
        <w:instrText xml:space="preserve"> ADDIN EN.CITE </w:instrText>
      </w:r>
      <w:r w:rsidR="006D2411">
        <w:fldChar w:fldCharType="begin">
          <w:fldData xml:space="preserve">PEVuZE5vdGU+PENpdGU+PEF1dGhvcj5EZSBWw6lyaWNvdXJ0PC9BdXRob3I+PFllYXI+MjAxMTwv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</w:fldData>
        </w:fldChar>
      </w:r>
      <w:r w:rsidR="006D2411">
        <w:instrText xml:space="preserve"> ADDIN EN.CITE.DATA </w:instrText>
      </w:r>
      <w:r w:rsidR="006D2411">
        <w:fldChar w:fldCharType="end"/>
      </w:r>
      <w:r>
        <w:fldChar w:fldCharType="separate"/>
      </w:r>
      <w:r w:rsidR="006D2411">
        <w:rPr>
          <w:noProof/>
        </w:rPr>
        <w:t>(De Véricourt and Jennings, 2011)</w:t>
      </w:r>
      <w:r>
        <w:fldChar w:fldCharType="end"/>
      </w:r>
      <w:r w:rsidRPr="00731D6E">
        <w:t xml:space="preserve"> and the other </w:t>
      </w:r>
      <w:r w:rsidR="007A4D15">
        <w:t>additionally</w:t>
      </w:r>
      <w:r w:rsidRPr="00731D6E">
        <w:t xml:space="preserve"> considers patients waiting for a bed</w:t>
      </w:r>
      <w:r>
        <w:t xml:space="preserve"> </w:t>
      </w:r>
      <w:r>
        <w:fldChar w:fldCharType="begin">
          <w:fldData xml:space="preserve">PEVuZE5vdGU+PENpdGU+PEF1dGhvcj5ZYW5rb3ZpYzwvQXV0aG9yPjxZZWFyPjIwMTE8L1llYXI+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=
</w:fldData>
        </w:fldChar>
      </w:r>
      <w:r w:rsidR="006D2411">
        <w:instrText xml:space="preserve"> ADDIN EN.CITE </w:instrText>
      </w:r>
      <w:r w:rsidR="006D2411">
        <w:fldChar w:fldCharType="begin">
          <w:fldData xml:space="preserve">PEVuZE5vdGU+PENpdGU+PEF1dGhvcj5ZYW5rb3ZpYzwvQXV0aG9yPjxZZWFyPjIwMTE8L1llYXI+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=
</w:fldData>
        </w:fldChar>
      </w:r>
      <w:r w:rsidR="006D2411">
        <w:instrText xml:space="preserve"> ADDIN EN.CITE.DATA </w:instrText>
      </w:r>
      <w:r w:rsidR="006D2411">
        <w:fldChar w:fldCharType="end"/>
      </w:r>
      <w:r>
        <w:fldChar w:fldCharType="separate"/>
      </w:r>
      <w:r w:rsidR="006D2411">
        <w:rPr>
          <w:noProof/>
        </w:rPr>
        <w:t>(Yankovic and Green, 2011)</w:t>
      </w:r>
      <w:r>
        <w:fldChar w:fldCharType="end"/>
      </w:r>
      <w:r w:rsidRPr="00731D6E">
        <w:t>.</w:t>
      </w:r>
      <w:r>
        <w:t xml:space="preserve"> The queuing theory</w:t>
      </w:r>
      <w:r w:rsidDel="00DF49FA">
        <w:t xml:space="preserve"> </w:t>
      </w:r>
      <w:r>
        <w:t>approaches here highlight an issue that is neglected in many tradit</w:t>
      </w:r>
      <w:r w:rsidR="006216D9">
        <w:t>ional methods, especially timed</w:t>
      </w:r>
      <w:r w:rsidR="006216D9" w:rsidRPr="006216D9">
        <w:rPr>
          <w:highlight w:val="yellow"/>
        </w:rPr>
        <w:t>-</w:t>
      </w:r>
      <w:r>
        <w:t xml:space="preserve">task based approaches. Total demands for nursing care might be predictable on average, but patients’ needs can be </w:t>
      </w:r>
      <w:r>
        <w:lastRenderedPageBreak/>
        <w:t>emergent and do not tend to neatly distribute themselves across a shift. Admissions, meals, administration of medications, emergencies and requests for information all operate on different schedules (or no schedule at all) and nurses can easily face multiple demands at the same time.</w:t>
      </w:r>
    </w:p>
    <w:p w14:paraId="5C0E5052" w14:textId="358BD52F" w:rsidR="0035567A" w:rsidRDefault="0035567A" w:rsidP="00B705D3">
      <w:pPr>
        <w:pStyle w:val="Heading2"/>
        <w:spacing w:line="480" w:lineRule="auto"/>
      </w:pPr>
      <w:r>
        <w:t xml:space="preserve">Why are </w:t>
      </w:r>
      <w:r w:rsidR="00DF49FA">
        <w:t>o</w:t>
      </w:r>
      <w:r w:rsidR="00DF49FA" w:rsidRPr="006F0ECF">
        <w:t xml:space="preserve">perational </w:t>
      </w:r>
      <w:r w:rsidR="00DF49FA">
        <w:t>r</w:t>
      </w:r>
      <w:r w:rsidR="00DF49FA" w:rsidRPr="006F0ECF">
        <w:t>esearch</w:t>
      </w:r>
      <w:r w:rsidR="00DF49FA" w:rsidDel="00DF49FA">
        <w:t xml:space="preserve"> </w:t>
      </w:r>
      <w:r>
        <w:t>methods helpful here?</w:t>
      </w:r>
    </w:p>
    <w:p w14:paraId="4BD17D65" w14:textId="507E2F22" w:rsidR="000771BF" w:rsidRDefault="007B2589" w:rsidP="00F23FD5">
      <w:pPr>
        <w:spacing w:line="240" w:lineRule="auto"/>
      </w:pPr>
      <w:r>
        <w:t xml:space="preserve">The key contributions of </w:t>
      </w:r>
      <w:r w:rsidR="00DF49FA">
        <w:t>o</w:t>
      </w:r>
      <w:r w:rsidR="00DF49FA" w:rsidRPr="006F0ECF">
        <w:t xml:space="preserve">perational </w:t>
      </w:r>
      <w:r w:rsidR="00DF49FA">
        <w:t>r</w:t>
      </w:r>
      <w:r w:rsidR="00DF49FA" w:rsidRPr="006F0ECF">
        <w:t>esearch</w:t>
      </w:r>
      <w:r w:rsidR="00DF49FA" w:rsidDel="00DF49FA">
        <w:t xml:space="preserve"> </w:t>
      </w:r>
      <w:r>
        <w:t xml:space="preserve">methods to the nurse staffing problem </w:t>
      </w:r>
      <w:r w:rsidR="00B705D3">
        <w:t xml:space="preserve">seem to be </w:t>
      </w:r>
      <w:r>
        <w:t xml:space="preserve">their “problem structuring” element, their </w:t>
      </w:r>
      <w:r w:rsidR="00B705D3">
        <w:t>ability</w:t>
      </w:r>
      <w:r>
        <w:t xml:space="preserve"> to handle complexities, and</w:t>
      </w:r>
      <w:r w:rsidR="00B705D3">
        <w:t xml:space="preserve"> opportunities for</w:t>
      </w:r>
      <w:r>
        <w:t xml:space="preserve"> </w:t>
      </w:r>
      <w:r w:rsidR="00DA6FD1">
        <w:t>numerical experimentation</w:t>
      </w:r>
      <w:r>
        <w:t>.</w:t>
      </w:r>
    </w:p>
    <w:p w14:paraId="09421B35" w14:textId="0D42629F" w:rsidR="00B21BBA" w:rsidRDefault="000771BF" w:rsidP="00F23FD5">
      <w:pPr>
        <w:spacing w:line="240" w:lineRule="auto"/>
      </w:pPr>
      <w:r>
        <w:t xml:space="preserve">Firstly, at the beginning of an </w:t>
      </w:r>
      <w:r w:rsidR="00DF49FA">
        <w:t>o</w:t>
      </w:r>
      <w:r w:rsidR="00DF49FA" w:rsidRPr="006F0ECF">
        <w:t xml:space="preserve">perational </w:t>
      </w:r>
      <w:r w:rsidR="00DF49FA">
        <w:t>r</w:t>
      </w:r>
      <w:r w:rsidR="00DF49FA" w:rsidRPr="006F0ECF">
        <w:t>esearch</w:t>
      </w:r>
      <w:r w:rsidR="00DF49FA" w:rsidDel="00DF49FA">
        <w:t xml:space="preserve"> </w:t>
      </w:r>
      <w:r>
        <w:t xml:space="preserve">project it is usual to spend a substantial amount of time on </w:t>
      </w:r>
      <w:r w:rsidR="00B705D3" w:rsidRPr="00B705D3">
        <w:rPr>
          <w:i/>
        </w:rPr>
        <w:t>problem structuring</w:t>
      </w:r>
      <w:r w:rsidRPr="00B705D3">
        <w:rPr>
          <w:i/>
        </w:rPr>
        <w:t>,</w:t>
      </w:r>
      <w:r>
        <w:t xml:space="preserve"> that is, deciding what aspects are in and out of scope, deciding </w:t>
      </w:r>
      <w:r w:rsidR="00AA7491">
        <w:t xml:space="preserve">on </w:t>
      </w:r>
      <w:r>
        <w:t>assumptions</w:t>
      </w:r>
      <w:r w:rsidR="00AA7491">
        <w:t xml:space="preserve"> and explicitly defining the problem under study, before identifying appropriate techniques. </w:t>
      </w:r>
      <w:r w:rsidR="00A675CC">
        <w:t xml:space="preserve">Traditional </w:t>
      </w:r>
      <w:r w:rsidR="00BD571E">
        <w:t xml:space="preserve">nurse staff planning methods tend to conflate </w:t>
      </w:r>
      <w:r w:rsidR="00F77E42">
        <w:t xml:space="preserve">the different elements </w:t>
      </w:r>
      <w:r w:rsidR="00A675CC">
        <w:t xml:space="preserve">of the problem (employment, deployment, </w:t>
      </w:r>
      <w:r w:rsidR="007A4D15">
        <w:t>and measuring</w:t>
      </w:r>
      <w:r w:rsidR="00A675CC">
        <w:t xml:space="preserve"> workload)</w:t>
      </w:r>
      <w:r w:rsidR="002E2CF1">
        <w:t xml:space="preserve">, while </w:t>
      </w:r>
      <w:r w:rsidR="00DF49FA">
        <w:t>o</w:t>
      </w:r>
      <w:r w:rsidR="00DF49FA" w:rsidRPr="006F0ECF">
        <w:t xml:space="preserve">perational </w:t>
      </w:r>
      <w:r w:rsidR="00DF49FA">
        <w:t>r</w:t>
      </w:r>
      <w:r w:rsidR="00DF49FA" w:rsidRPr="006F0ECF">
        <w:t>esearch</w:t>
      </w:r>
      <w:r w:rsidR="00DF49FA" w:rsidDel="00DF49FA">
        <w:t xml:space="preserve"> </w:t>
      </w:r>
      <w:r w:rsidR="002E2CF1">
        <w:t xml:space="preserve">papers have separated out these inter-related issues and been clearer about which are being addressed. For example, </w:t>
      </w:r>
      <w:r w:rsidR="00DF49FA">
        <w:t>o</w:t>
      </w:r>
      <w:r w:rsidR="00DF49FA" w:rsidRPr="006F0ECF">
        <w:t xml:space="preserve">perational </w:t>
      </w:r>
      <w:r w:rsidR="00DF49FA">
        <w:t>r</w:t>
      </w:r>
      <w:r w:rsidR="00DF49FA" w:rsidRPr="006F0ECF">
        <w:t>esearch</w:t>
      </w:r>
      <w:r w:rsidR="00DF49FA" w:rsidDel="00DF49FA">
        <w:t xml:space="preserve"> </w:t>
      </w:r>
      <w:r w:rsidR="002E2CF1">
        <w:t>models developed to determine the number of staff to employ are</w:t>
      </w:r>
      <w:r w:rsidR="00B705D3">
        <w:t xml:space="preserve"> often valid regardless</w:t>
      </w:r>
      <w:r w:rsidR="002E2CF1">
        <w:t xml:space="preserve"> of which workload measure </w:t>
      </w:r>
      <w:r w:rsidR="002104E8" w:rsidRPr="002104E8">
        <w:rPr>
          <w:highlight w:val="yellow"/>
        </w:rPr>
        <w:t>(e.g. nurse-to-patient ratio, or an acuity tool)</w:t>
      </w:r>
      <w:r w:rsidR="002104E8">
        <w:t xml:space="preserve"> </w:t>
      </w:r>
      <w:r w:rsidR="002E2CF1">
        <w:t>is used</w:t>
      </w:r>
      <w:r w:rsidR="00AA7491">
        <w:t xml:space="preserve">. </w:t>
      </w:r>
      <w:r w:rsidR="006216D9" w:rsidRPr="002104E8">
        <w:rPr>
          <w:highlight w:val="yellow"/>
        </w:rPr>
        <w:t>They are usually also clearer about the timescale of decisions that their models can address.</w:t>
      </w:r>
      <w:r w:rsidR="006216D9">
        <w:t xml:space="preserve"> </w:t>
      </w:r>
      <w:r w:rsidRPr="000771BF">
        <w:t xml:space="preserve">Unlike </w:t>
      </w:r>
      <w:r>
        <w:t>traditional</w:t>
      </w:r>
      <w:r w:rsidRPr="000771BF">
        <w:t xml:space="preserve"> methods, which define appropriate staffing implicitly (e.g. enough staff for safety), it is standard practice for </w:t>
      </w:r>
      <w:r w:rsidR="00D65C71">
        <w:t>o</w:t>
      </w:r>
      <w:r w:rsidR="00D65C71" w:rsidRPr="006F0ECF">
        <w:t xml:space="preserve">perational </w:t>
      </w:r>
      <w:r w:rsidR="00D65C71">
        <w:t>r</w:t>
      </w:r>
      <w:r w:rsidR="00D65C71" w:rsidRPr="006F0ECF">
        <w:t>esearch</w:t>
      </w:r>
      <w:r w:rsidR="00D65C71" w:rsidRPr="000771BF" w:rsidDel="00D65C71">
        <w:t xml:space="preserve"> </w:t>
      </w:r>
      <w:r w:rsidRPr="000771BF">
        <w:t xml:space="preserve">papers to explicitly define </w:t>
      </w:r>
      <w:r w:rsidRPr="00756B75">
        <w:rPr>
          <w:i/>
        </w:rPr>
        <w:t>performance measure(s),</w:t>
      </w:r>
      <w:r w:rsidRPr="000771BF">
        <w:t xml:space="preserve"> which are used to evaluate alternative decision options.</w:t>
      </w:r>
      <w:r w:rsidR="001A7EBB">
        <w:t xml:space="preserve"> </w:t>
      </w:r>
      <w:r w:rsidR="00B21BBA" w:rsidRPr="00B21BBA">
        <w:rPr>
          <w:highlight w:val="yellow"/>
        </w:rPr>
        <w:t xml:space="preserve">Often, the objective of these models, in particular for the employment and budgeting models, is </w:t>
      </w:r>
      <w:r w:rsidR="007C530E">
        <w:rPr>
          <w:highlight w:val="yellow"/>
        </w:rPr>
        <w:t>to minimise financial cost</w:t>
      </w:r>
      <w:r w:rsidR="00244223">
        <w:rPr>
          <w:highlight w:val="yellow"/>
        </w:rPr>
        <w:t xml:space="preserve">, while </w:t>
      </w:r>
      <w:r w:rsidR="00855740">
        <w:rPr>
          <w:highlight w:val="yellow"/>
        </w:rPr>
        <w:t xml:space="preserve">still meeting some target staffing level. </w:t>
      </w:r>
      <w:r w:rsidR="00B21BBA" w:rsidRPr="00B21BBA">
        <w:rPr>
          <w:highlight w:val="yellow"/>
        </w:rPr>
        <w:t>Further examples of performance measures used particularly in deployment relate to covering workload, balancing workload between nurses, and satisfying nurse preferences. Two of the workload measures papers aim to find the number of nurses needed so that the chance of patients waiting an excessive time for care is limited.</w:t>
      </w:r>
    </w:p>
    <w:p w14:paraId="18B5630E" w14:textId="6F14BC26" w:rsidR="00D20079" w:rsidRDefault="00AA7491" w:rsidP="00F23FD5">
      <w:pPr>
        <w:spacing w:line="240" w:lineRule="auto"/>
      </w:pPr>
      <w:r>
        <w:t xml:space="preserve">Secondly, </w:t>
      </w:r>
      <w:r w:rsidR="00D65C71">
        <w:t>o</w:t>
      </w:r>
      <w:r w:rsidR="00D65C71" w:rsidRPr="006F0ECF">
        <w:t xml:space="preserve">perational </w:t>
      </w:r>
      <w:r w:rsidR="00D65C71">
        <w:t>r</w:t>
      </w:r>
      <w:r w:rsidR="00D65C71" w:rsidRPr="006F0ECF">
        <w:t>esearch</w:t>
      </w:r>
      <w:r w:rsidR="00D65C71" w:rsidDel="00D65C71">
        <w:t xml:space="preserve"> </w:t>
      </w:r>
      <w:r>
        <w:t xml:space="preserve">approaches have provided ways of dealing with </w:t>
      </w:r>
      <w:r w:rsidR="00D20079">
        <w:t xml:space="preserve">the </w:t>
      </w:r>
      <w:r>
        <w:t>complexit</w:t>
      </w:r>
      <w:r w:rsidR="00D20079">
        <w:t xml:space="preserve">ies that have been </w:t>
      </w:r>
      <w:r w:rsidR="00B705D3">
        <w:t>absent from</w:t>
      </w:r>
      <w:r w:rsidR="00D20079">
        <w:t xml:space="preserve"> traditional methods.</w:t>
      </w:r>
    </w:p>
    <w:p w14:paraId="1AC28504" w14:textId="2B1BDD93" w:rsidR="00AA7491" w:rsidRDefault="00D20079" w:rsidP="00F23FD5">
      <w:pPr>
        <w:spacing w:line="240" w:lineRule="auto"/>
      </w:pPr>
      <w:r>
        <w:t>For example, variation in the demand for nursing care over time is largely ignored in the mainstream literature</w:t>
      </w:r>
      <w:r w:rsidR="00FA2FEA">
        <w:t xml:space="preserve"> and approaches to planning staffing</w:t>
      </w:r>
      <w:r>
        <w:t xml:space="preserve">. In contrast, many </w:t>
      </w:r>
      <w:r w:rsidR="00D65C71">
        <w:t>o</w:t>
      </w:r>
      <w:r w:rsidR="00D65C71" w:rsidRPr="006F0ECF">
        <w:t xml:space="preserve">perational </w:t>
      </w:r>
      <w:r w:rsidR="00D65C71">
        <w:t>r</w:t>
      </w:r>
      <w:r w:rsidR="00D65C71" w:rsidRPr="006F0ECF">
        <w:t>esearch</w:t>
      </w:r>
      <w:r w:rsidR="00D65C71" w:rsidDel="00D65C71">
        <w:t xml:space="preserve"> </w:t>
      </w:r>
      <w:r>
        <w:t xml:space="preserve">papers consider time-dependent demand, for example monthly patterns. Demand uncertainty is often modelled by statistical distributions or other probabilistic methods, rather than using the average rates common in traditional tools. </w:t>
      </w:r>
      <w:r>
        <w:fldChar w:fldCharType="begin"/>
      </w:r>
      <w:r w:rsidR="006D2411">
        <w:instrText xml:space="preserve"> ADDIN EN.CITE &lt;EndNote&gt;&lt;Cite AuthorYear="1"&gt;&lt;Author&gt;Harper&lt;/Author&gt;&lt;Year&gt;2010&lt;/Year&gt;&lt;RecNum&gt;38373&lt;/RecNum&gt;&lt;DisplayText&gt;Harper et al. (2010)&lt;/DisplayText&gt;&lt;record&gt;&lt;rec-number&gt;38373&lt;/rec-number&gt;&lt;foreign-keys&gt;&lt;key app="EN" db-id="9szzaf5xbwsxt5ezwsapa29xasw2z0v25v5r" timestamp="1416913099"&gt;38373&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abbr-1&gt;J. Oper. Res. Soc.&lt;/abbr-1&gt;&lt;abbr-2&gt;J Oper Res Soc&lt;/abbr-2&gt;&lt;/periodical&gt;&lt;pages&gt;768-779&lt;/pages&gt;&lt;volume&gt;61&lt;/volume&gt;&lt;number&gt;5&lt;/number&gt;&lt;dates&gt;&lt;year&gt;2010&lt;/year&gt;&lt;/dates&gt;&lt;isbn&gt;0160-5682&amp;#xD;1476-9360&lt;/isbn&gt;&lt;urls&gt;&lt;related-urls&gt;&lt;url&gt;http://download.springer.com/static/pdf/373/art%253A10.1057%252Fjors.2009.43.pdf?originUrl=http%3A%2F%2Flink.springer.com%2Farticle%2F10.1057%2Fjors.2009.43&amp;amp;token2=exp=1467037870~acl=%2Fstatic%2Fpdf%2F373%2Fart%25253A10.1057%25252Fjors.2009.43.pdf%3ForiginUrl%3Dhttp%253A%252F%252Flink.springer.com%252Farticle%252F10.1057%252Fjors.2009.43*~hmac=f200a97650abdc172afcaa1131e240435828aefb23d2097dfa4f5b241704b925&lt;/url&gt;&lt;/related-urls&gt;&lt;/urls&gt;&lt;electronic-resource-num&gt;10.1057/jors.2009.43&lt;/electronic-resource-num&gt;&lt;research-notes&gt;https://www.youtube.com/watch?v=icQiF4Rn6Ug Video&lt;/research-notes&gt;&lt;/record&gt;&lt;/Cite&gt;&lt;/EndNote&gt;</w:instrText>
      </w:r>
      <w:r>
        <w:fldChar w:fldCharType="separate"/>
      </w:r>
      <w:r w:rsidR="006D2411">
        <w:rPr>
          <w:noProof/>
        </w:rPr>
        <w:t>Harper et al. (2010)</w:t>
      </w:r>
      <w:r>
        <w:fldChar w:fldCharType="end"/>
      </w:r>
      <w:r>
        <w:t xml:space="preserve"> f</w:t>
      </w:r>
      <w:r w:rsidR="00FA2FEA">
        <w:t>ound</w:t>
      </w:r>
      <w:r>
        <w:t xml:space="preserve"> that planning for average demand underestimates the permanent staff needed to minimise cost</w:t>
      </w:r>
      <w:r w:rsidR="006216D9">
        <w:t xml:space="preserve"> </w:t>
      </w:r>
      <w:r w:rsidR="006216D9" w:rsidRPr="006216D9">
        <w:rPr>
          <w:highlight w:val="yellow"/>
        </w:rPr>
        <w:t>(while still meeting target staffing levels)</w:t>
      </w:r>
      <w:r>
        <w:t xml:space="preserve">, compared to </w:t>
      </w:r>
      <w:r w:rsidR="007A4D15">
        <w:t>considering demand fluctuations</w:t>
      </w:r>
      <w:r>
        <w:t>.</w:t>
      </w:r>
      <w:r w:rsidR="006E7F31">
        <w:t xml:space="preserve"> </w:t>
      </w:r>
      <w:r w:rsidR="006E7F31" w:rsidRPr="006E7F31">
        <w:rPr>
          <w:highlight w:val="yellow"/>
        </w:rPr>
        <w:t xml:space="preserve">Similarly, time patterns in supply e.g. month-dependent absence rates, </w:t>
      </w:r>
      <w:r w:rsidR="006E7F31">
        <w:rPr>
          <w:highlight w:val="yellow"/>
        </w:rPr>
        <w:t>as well as</w:t>
      </w:r>
      <w:r w:rsidR="006E7F31" w:rsidRPr="006E7F31">
        <w:rPr>
          <w:highlight w:val="yellow"/>
        </w:rPr>
        <w:t xml:space="preserve"> supply uncertainty have been considered by some models.</w:t>
      </w:r>
      <w:r w:rsidR="006E7F31">
        <w:t xml:space="preserve"> </w:t>
      </w:r>
    </w:p>
    <w:p w14:paraId="3375ABB8" w14:textId="2A46D706" w:rsidR="00AA7491" w:rsidRDefault="0048042A" w:rsidP="00F23FD5">
      <w:pPr>
        <w:spacing w:line="240" w:lineRule="auto"/>
      </w:pPr>
      <w:r>
        <w:t xml:space="preserve">Traditional staffing methods do not account for different </w:t>
      </w:r>
      <w:r w:rsidR="00B705D3">
        <w:t>nursing contract types:</w:t>
      </w:r>
      <w:r w:rsidR="00D20079">
        <w:t xml:space="preserve"> </w:t>
      </w:r>
      <w:r>
        <w:t xml:space="preserve">employed </w:t>
      </w:r>
      <w:r w:rsidR="00D20079">
        <w:t xml:space="preserve">permanently on a ward, part of a float pool that can be allocated among wards, or temporarily hired, for example </w:t>
      </w:r>
      <w:r w:rsidR="00B705D3">
        <w:t>from an internal bank</w:t>
      </w:r>
      <w:r w:rsidR="00D20079">
        <w:t xml:space="preserve"> or from an</w:t>
      </w:r>
      <w:r>
        <w:t xml:space="preserve"> agency. H</w:t>
      </w:r>
      <w:r w:rsidR="00D20079">
        <w:t>owever</w:t>
      </w:r>
      <w:r>
        <w:t>,</w:t>
      </w:r>
      <w:r w:rsidR="00D20079">
        <w:t xml:space="preserve"> all the </w:t>
      </w:r>
      <w:r w:rsidR="00D65C71">
        <w:t>o</w:t>
      </w:r>
      <w:r w:rsidR="00D65C71" w:rsidRPr="006F0ECF">
        <w:t xml:space="preserve">perational </w:t>
      </w:r>
      <w:r w:rsidR="00D65C71">
        <w:t>r</w:t>
      </w:r>
      <w:r w:rsidR="00D65C71" w:rsidRPr="006F0ECF">
        <w:t>esearch</w:t>
      </w:r>
      <w:r w:rsidR="00D65C71" w:rsidDel="00D65C71">
        <w:t xml:space="preserve"> </w:t>
      </w:r>
      <w:r w:rsidR="00D20079">
        <w:t>papers using cost as the performance metric</w:t>
      </w:r>
      <w:r w:rsidR="00B705D3">
        <w:t xml:space="preserve"> consider</w:t>
      </w:r>
      <w:r w:rsidR="00D20079">
        <w:t xml:space="preserve"> them, since float </w:t>
      </w:r>
      <w:r w:rsidR="00B705D3">
        <w:t xml:space="preserve">and temporary </w:t>
      </w:r>
      <w:r w:rsidR="00D20079">
        <w:t xml:space="preserve">staff </w:t>
      </w:r>
      <w:r w:rsidR="00B705D3">
        <w:t>tend to</w:t>
      </w:r>
      <w:r w:rsidR="00D20079">
        <w:t xml:space="preserve"> be more expensive</w:t>
      </w:r>
      <w:r w:rsidR="00A675CC">
        <w:t xml:space="preserve"> and potentially less efficient</w:t>
      </w:r>
      <w:r w:rsidR="00D20079">
        <w:t>.</w:t>
      </w:r>
    </w:p>
    <w:p w14:paraId="2F050F65" w14:textId="073D5269" w:rsidR="00D20079" w:rsidRDefault="0048042A" w:rsidP="00F23FD5">
      <w:pPr>
        <w:spacing w:line="240" w:lineRule="auto"/>
      </w:pPr>
      <w:r>
        <w:t xml:space="preserve">The </w:t>
      </w:r>
      <w:r w:rsidR="00D65C71">
        <w:t>o</w:t>
      </w:r>
      <w:r w:rsidR="00D65C71" w:rsidRPr="006F0ECF">
        <w:t xml:space="preserve">perational </w:t>
      </w:r>
      <w:r w:rsidR="00D65C71">
        <w:t>r</w:t>
      </w:r>
      <w:r w:rsidR="00D65C71" w:rsidRPr="006F0ECF">
        <w:t>esearch</w:t>
      </w:r>
      <w:r w:rsidR="00D65C71" w:rsidDel="00D65C71">
        <w:t xml:space="preserve"> </w:t>
      </w:r>
      <w:r>
        <w:t>papers offer various ways to model skill</w:t>
      </w:r>
      <w:r w:rsidR="00DF44F4">
        <w:t xml:space="preserve"> </w:t>
      </w:r>
      <w:r>
        <w:t xml:space="preserve">mix that are missing from traditional methods. </w:t>
      </w:r>
      <w:r w:rsidR="00430281">
        <w:t xml:space="preserve">Studies considering </w:t>
      </w:r>
      <w:r w:rsidR="00D20079">
        <w:t xml:space="preserve">patient-nurse assignment </w:t>
      </w:r>
      <w:r w:rsidR="00430281">
        <w:t>recognise</w:t>
      </w:r>
      <w:r w:rsidR="00D20079">
        <w:t xml:space="preserve"> that task lengths </w:t>
      </w:r>
      <w:r w:rsidR="00430281">
        <w:lastRenderedPageBreak/>
        <w:t xml:space="preserve">may </w:t>
      </w:r>
      <w:r w:rsidR="00D20079">
        <w:t>vary depending on staff skills</w:t>
      </w:r>
      <w:r w:rsidR="00430281">
        <w:t xml:space="preserve"> </w:t>
      </w:r>
      <w:r w:rsidR="00D20079">
        <w:fldChar w:fldCharType="begin">
          <w:fldData xml:space="preserve">PEVuZE5vdGU+PENpdGU+PEF1dGhvcj5TdW5kYXJhbW9vcnRoaTwvQXV0aG9yPjxZZWFyPjIwMTA8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</w:fldData>
        </w:fldChar>
      </w:r>
      <w:r w:rsidR="00EF57F1">
        <w:instrText xml:space="preserve"> ADDIN EN.CITE </w:instrText>
      </w:r>
      <w:r w:rsidR="00EF57F1">
        <w:fldChar w:fldCharType="begin">
          <w:fldData xml:space="preserve">PEVuZE5vdGU+PENpdGU+PEF1dGhvcj5TdW5kYXJhbW9vcnRoaTwvQXV0aG9yPjxZZWFyPjIwMTA8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</w:fldData>
        </w:fldChar>
      </w:r>
      <w:r w:rsidR="00EF57F1">
        <w:instrText xml:space="preserve"> ADDIN EN.CITE.DATA </w:instrText>
      </w:r>
      <w:r w:rsidR="00EF57F1">
        <w:fldChar w:fldCharType="end"/>
      </w:r>
      <w:r w:rsidR="00D20079">
        <w:fldChar w:fldCharType="separate"/>
      </w:r>
      <w:r w:rsidR="00EF57F1">
        <w:rPr>
          <w:noProof/>
        </w:rPr>
        <w:t>(Punnakitikashem et al., 2013, Sir et al., 2015, Sundaramoorthi et al., 2010)</w:t>
      </w:r>
      <w:r w:rsidR="00D20079">
        <w:fldChar w:fldCharType="end"/>
      </w:r>
      <w:r w:rsidR="00D20079">
        <w:t xml:space="preserve">. Some papers </w:t>
      </w:r>
      <w:r w:rsidR="00D20079" w:rsidRPr="006C4AF8">
        <w:t>distinguish between experienced and inexperienced staff, whose efficienc</w:t>
      </w:r>
      <w:r w:rsidR="00D20079">
        <w:t>ies improve as they are trained</w:t>
      </w:r>
      <w:r w:rsidR="00430281">
        <w:t xml:space="preserve"> </w:t>
      </w:r>
      <w:r w:rsidR="00D20079">
        <w:fldChar w:fldCharType="begin"/>
      </w:r>
      <w:r w:rsidR="00EF57F1">
        <w:instrText xml:space="preserve"> ADDIN EN.CITE &lt;EndNote&gt;&lt;Cite&gt;&lt;Author&gt;Abernathy&lt;/Author&gt;&lt;Year&gt;1973&lt;/Year&gt;&lt;RecNum&gt;38893&lt;/RecNum&gt;&lt;DisplayText&gt;(Abernathy et al., 1973)&lt;/DisplayText&gt;&lt;record&gt;&lt;rec-number&gt;38893&lt;/rec-number&gt;&lt;foreign-keys&gt;&lt;key app="EN" db-id="9szzaf5xbwsxt5ezwsapa29xasw2z0v25v5r" timestamp="1497263717"&gt;38893&lt;/key&gt;&lt;/foreign-keys&gt;&lt;ref-type name="Journal Article"&gt;17&lt;/ref-type&gt;&lt;contributors&gt;&lt;authors&gt;&lt;author&gt;Abernathy, William J&lt;/author&gt;&lt;author&gt;Baloff, Nicholas&lt;/author&gt;&lt;author&gt;Hershey, John C&lt;/author&gt;&lt;author&gt;Wandel, Sten&lt;/author&gt;&lt;/authors&gt;&lt;/contributors&gt;&lt;titles&gt;&lt;title&gt;A three-stage manpower planning and scheduling model—a service-sector example&lt;/title&gt;&lt;secondary-title&gt;Operations Research&lt;/secondary-title&gt;&lt;/titles&gt;&lt;periodical&gt;&lt;full-title&gt;Operations Research&lt;/full-title&gt;&lt;abbr-1&gt;Oper. Res.&lt;/abbr-1&gt;&lt;abbr-2&gt;Oper Res&lt;/abbr-2&gt;&lt;/periodical&gt;&lt;pages&gt;693-711&lt;/pages&gt;&lt;volume&gt;21&lt;/volume&gt;&lt;number&gt;3&lt;/number&gt;&lt;dates&gt;&lt;year&gt;1973&lt;/year&gt;&lt;/dates&gt;&lt;isbn&gt;0030-364X&lt;/isbn&gt;&lt;urls&gt;&lt;/urls&gt;&lt;/record&gt;&lt;/Cite&gt;&lt;/EndNote&gt;</w:instrText>
      </w:r>
      <w:r w:rsidR="00D20079">
        <w:fldChar w:fldCharType="separate"/>
      </w:r>
      <w:r w:rsidR="00EF57F1">
        <w:rPr>
          <w:noProof/>
        </w:rPr>
        <w:t>(Abernathy et al., 1973)</w:t>
      </w:r>
      <w:r w:rsidR="00D20079">
        <w:fldChar w:fldCharType="end"/>
      </w:r>
      <w:r w:rsidR="00D20079">
        <w:t>, or who can perform tasks at their skill level and lower</w:t>
      </w:r>
      <w:r w:rsidR="00430281">
        <w:t xml:space="preserve">, but not above </w:t>
      </w:r>
      <w:r w:rsidR="00D20079">
        <w:fldChar w:fldCharType="begin">
          <w:fldData xml:space="preserve">PEVuZE5vdGU+PENpdGU+PEF1dGhvcj5MaTwvQXV0aG9yPjxZZWFyPjIwMDc8L1llYXI+PFJlY051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</w:fldData>
        </w:fldChar>
      </w:r>
      <w:r w:rsidR="00EF57F1">
        <w:instrText xml:space="preserve"> ADDIN EN.CITE </w:instrText>
      </w:r>
      <w:r w:rsidR="00EF57F1">
        <w:fldChar w:fldCharType="begin">
          <w:fldData xml:space="preserve">PEVuZE5vdGU+PENpdGU+PEF1dGhvcj5MaTwvQXV0aG9yPjxZZWFyPjIwMDc8L1llYXI+PFJlY051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</w:fldData>
        </w:fldChar>
      </w:r>
      <w:r w:rsidR="00EF57F1">
        <w:instrText xml:space="preserve"> ADDIN EN.CITE.DATA </w:instrText>
      </w:r>
      <w:r w:rsidR="00EF57F1">
        <w:fldChar w:fldCharType="end"/>
      </w:r>
      <w:r w:rsidR="00D20079">
        <w:fldChar w:fldCharType="separate"/>
      </w:r>
      <w:r w:rsidR="00EF57F1">
        <w:rPr>
          <w:noProof/>
        </w:rPr>
        <w:t>(Li et al., 2007)</w:t>
      </w:r>
      <w:r w:rsidR="00D20079">
        <w:fldChar w:fldCharType="end"/>
      </w:r>
      <w:r w:rsidR="00D20079">
        <w:t xml:space="preserve">. </w:t>
      </w:r>
      <w:r w:rsidR="00D20079">
        <w:fldChar w:fldCharType="begin"/>
      </w:r>
      <w:r w:rsidR="006D2411">
        <w:instrText xml:space="preserve"> ADDIN EN.CITE &lt;EndNote&gt;&lt;Cite AuthorYear="1"&gt;&lt;Author&gt;Harper&lt;/Author&gt;&lt;Year&gt;2010&lt;/Year&gt;&lt;RecNum&gt;38373&lt;/RecNum&gt;&lt;DisplayText&gt;Harper et al. (2010)&lt;/DisplayText&gt;&lt;record&gt;&lt;rec-number&gt;38373&lt;/rec-number&gt;&lt;foreign-keys&gt;&lt;key app="EN" db-id="9szzaf5xbwsxt5ezwsapa29xasw2z0v25v5r" timestamp="1416913099"&gt;38373&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abbr-1&gt;J. Oper. Res. Soc.&lt;/abbr-1&gt;&lt;abbr-2&gt;J Oper Res Soc&lt;/abbr-2&gt;&lt;/periodical&gt;&lt;pages&gt;768-779&lt;/pages&gt;&lt;volume&gt;61&lt;/volume&gt;&lt;number&gt;5&lt;/number&gt;&lt;dates&gt;&lt;year&gt;2010&lt;/year&gt;&lt;/dates&gt;&lt;isbn&gt;0160-5682&amp;#xD;1476-9360&lt;/isbn&gt;&lt;urls&gt;&lt;related-urls&gt;&lt;url&gt;http://download.springer.com/static/pdf/373/art%253A10.1057%252Fjors.2009.43.pdf?originUrl=http%3A%2F%2Flink.springer.com%2Farticle%2F10.1057%2Fjors.2009.43&amp;amp;token2=exp=1467037870~acl=%2Fstatic%2Fpdf%2F373%2Fart%25253A10.1057%25252Fjors.2009.43.pdf%3ForiginUrl%3Dhttp%253A%252F%252Flink.springer.com%252Farticle%252F10.1057%252Fjors.2009.43*~hmac=f200a97650abdc172afcaa1131e240435828aefb23d2097dfa4f5b241704b925&lt;/url&gt;&lt;/related-urls&gt;&lt;/urls&gt;&lt;electronic-resource-num&gt;10.1057/jors.2009.43&lt;/electronic-resource-num&gt;&lt;research-notes&gt;https://www.youtube.com/watch?v=icQiF4Rn6Ug Video&lt;/research-notes&gt;&lt;/record&gt;&lt;/Cite&gt;&lt;/EndNote&gt;</w:instrText>
      </w:r>
      <w:r w:rsidR="00D20079">
        <w:fldChar w:fldCharType="separate"/>
      </w:r>
      <w:r w:rsidR="006D2411">
        <w:rPr>
          <w:noProof/>
        </w:rPr>
        <w:t>Harper et al. (2010)</w:t>
      </w:r>
      <w:r w:rsidR="00D20079">
        <w:fldChar w:fldCharType="end"/>
      </w:r>
      <w:r w:rsidR="00D20079">
        <w:t xml:space="preserve"> use a workload measure that specifies the direct care ratio for each nurse grade</w:t>
      </w:r>
      <w:r w:rsidR="001F1A55">
        <w:t>. Moving from a</w:t>
      </w:r>
      <w:r w:rsidR="00671114">
        <w:t>n</w:t>
      </w:r>
      <w:r w:rsidR="001F1A55">
        <w:t xml:space="preserve"> estimate of need based on average nurses per bed or acuity ratios the</w:t>
      </w:r>
      <w:r w:rsidR="00671114">
        <w:t>ir</w:t>
      </w:r>
      <w:r w:rsidR="001F1A55">
        <w:t xml:space="preserve"> PROMPT model simulated dynamic changes over the year</w:t>
      </w:r>
      <w:r w:rsidR="007A4D15">
        <w:t>. They</w:t>
      </w:r>
      <w:r w:rsidR="00D20079">
        <w:t xml:space="preserve"> f</w:t>
      </w:r>
      <w:r w:rsidR="00842F9B">
        <w:t>ound tha</w:t>
      </w:r>
      <w:r w:rsidR="00D20079">
        <w:t>t there should be more staff in the middle pay bands at their case study department</w:t>
      </w:r>
      <w:r w:rsidR="00626B0E">
        <w:t>s</w:t>
      </w:r>
      <w:r w:rsidR="00671114">
        <w:t>,</w:t>
      </w:r>
      <w:r w:rsidR="00626B0E">
        <w:t xml:space="preserve"> with the optimisation model showing that </w:t>
      </w:r>
      <w:r w:rsidR="001F1A55">
        <w:t>additional</w:t>
      </w:r>
      <w:r w:rsidR="00626B0E">
        <w:t xml:space="preserve"> permanent </w:t>
      </w:r>
      <w:r w:rsidR="001F1A55">
        <w:t>staff reduced overall costs by lowering agency spend.</w:t>
      </w:r>
    </w:p>
    <w:p w14:paraId="3265013E" w14:textId="5C8FA169" w:rsidR="00617936" w:rsidRDefault="00C101BC" w:rsidP="009A0FEA">
      <w:pPr>
        <w:spacing w:line="240" w:lineRule="auto"/>
      </w:pPr>
      <w:r>
        <w:t xml:space="preserve">In some </w:t>
      </w:r>
      <w:r w:rsidR="00D65C71">
        <w:t>o</w:t>
      </w:r>
      <w:r w:rsidR="00D65C71" w:rsidRPr="006F0ECF">
        <w:t xml:space="preserve">perational </w:t>
      </w:r>
      <w:r w:rsidR="00D65C71">
        <w:t>r</w:t>
      </w:r>
      <w:r w:rsidR="00D65C71" w:rsidRPr="006F0ECF">
        <w:t>esearch</w:t>
      </w:r>
      <w:r w:rsidR="00D65C71" w:rsidDel="00D65C71">
        <w:t xml:space="preserve"> </w:t>
      </w:r>
      <w:r>
        <w:t xml:space="preserve">models, the risks associated with under-staffing or temporary staffing, and the benefits of </w:t>
      </w:r>
      <w:r w:rsidR="0020130A" w:rsidRPr="00CA6D16">
        <w:rPr>
          <w:highlight w:val="yellow"/>
        </w:rPr>
        <w:t>staffing above</w:t>
      </w:r>
      <w:r w:rsidR="00CA6D16" w:rsidRPr="00CA6D16">
        <w:rPr>
          <w:highlight w:val="yellow"/>
        </w:rPr>
        <w:t xml:space="preserve"> </w:t>
      </w:r>
      <w:r w:rsidR="00CA6D16">
        <w:rPr>
          <w:highlight w:val="yellow"/>
        </w:rPr>
        <w:t>the target staffing level,</w:t>
      </w:r>
      <w:r w:rsidR="00CA6D16" w:rsidRPr="00CA6D16">
        <w:rPr>
          <w:highlight w:val="yellow"/>
        </w:rPr>
        <w:t xml:space="preserve"> called “</w:t>
      </w:r>
      <w:r w:rsidRPr="00CA6D16">
        <w:rPr>
          <w:highlight w:val="yellow"/>
        </w:rPr>
        <w:t>over-staffing</w:t>
      </w:r>
      <w:r w:rsidR="00CA6D16" w:rsidRPr="00CA6D16">
        <w:rPr>
          <w:highlight w:val="yellow"/>
        </w:rPr>
        <w:t>”</w:t>
      </w:r>
      <w:r w:rsidRPr="00CA6D16">
        <w:rPr>
          <w:highlight w:val="yellow"/>
        </w:rPr>
        <w:t>,</w:t>
      </w:r>
      <w:r>
        <w:t xml:space="preserve"> are included as performance measures</w:t>
      </w:r>
      <w:r w:rsidR="00F52C8D">
        <w:t xml:space="preserve"> </w:t>
      </w:r>
      <w:r>
        <w:fldChar w:fldCharType="begin">
          <w:fldData xml:space="preserve">PEVuZE5vdGU+PENpdGU+PEF1dGhvcj5NYWFzczwvQXV0aG9yPjxZZWFyPjIwMTc8L1llYXI+PFJl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</w:fldData>
        </w:fldChar>
      </w:r>
      <w:r w:rsidR="006D2411">
        <w:instrText xml:space="preserve"> ADDIN EN.CITE </w:instrText>
      </w:r>
      <w:r w:rsidR="006D2411">
        <w:fldChar w:fldCharType="begin">
          <w:fldData xml:space="preserve">PEVuZE5vdGU+PENpdGU+PEF1dGhvcj5NYWFzczwvQXV0aG9yPjxZZWFyPjIwMTc8L1llYXI+PFJl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</w:fldData>
        </w:fldChar>
      </w:r>
      <w:r w:rsidR="006D2411">
        <w:instrText xml:space="preserve"> ADDIN EN.CITE.DATA </w:instrText>
      </w:r>
      <w:r w:rsidR="006D2411">
        <w:fldChar w:fldCharType="end"/>
      </w:r>
      <w:r>
        <w:fldChar w:fldCharType="separate"/>
      </w:r>
      <w:r w:rsidR="00EF57F1">
        <w:rPr>
          <w:noProof/>
        </w:rPr>
        <w:t>(Abernathy et al., 1973, Davis et al., 2014, Maass et al., 2017, Mincsovics and Dellaert, 2010, Paul and MacDonald, 2014)</w:t>
      </w:r>
      <w:r>
        <w:fldChar w:fldCharType="end"/>
      </w:r>
      <w:r>
        <w:t xml:space="preserve">. </w:t>
      </w:r>
      <w:r w:rsidR="00AA4C86">
        <w:t>Although</w:t>
      </w:r>
      <w:r>
        <w:t xml:space="preserve"> reliable parameter estimates for these measures are lacking</w:t>
      </w:r>
      <w:r w:rsidR="00F52C8D">
        <w:t>,</w:t>
      </w:r>
      <w:r w:rsidR="00AA4C86">
        <w:t xml:space="preserve"> this approach highlights an implicit assumption of </w:t>
      </w:r>
      <w:r w:rsidR="00F52C8D">
        <w:t xml:space="preserve">the </w:t>
      </w:r>
      <w:r w:rsidR="00AA4C86">
        <w:t>approaches that simply set staffing at a mean level: that risk is symmetrical and that over</w:t>
      </w:r>
      <w:r w:rsidR="00CA6D16">
        <w:t>-</w:t>
      </w:r>
      <w:r w:rsidR="00AA4C86">
        <w:t>staffing either cancels out the risk of under</w:t>
      </w:r>
      <w:r w:rsidR="00CA6D16">
        <w:t>-</w:t>
      </w:r>
      <w:r w:rsidR="00AA4C86">
        <w:t>staffing or else represents an equivalent risk to be avoided</w:t>
      </w:r>
      <w:r>
        <w:t xml:space="preserve">. </w:t>
      </w:r>
      <w:r w:rsidR="00C4603B" w:rsidRPr="009A0FEA">
        <w:rPr>
          <w:highlight w:val="yellow"/>
        </w:rPr>
        <w:t xml:space="preserve">Such assumptions are rarely tested and findings such as that of </w:t>
      </w:r>
      <w:r w:rsidR="009A0FEA">
        <w:rPr>
          <w:highlight w:val="yellow"/>
        </w:rPr>
        <w:fldChar w:fldCharType="begin"/>
      </w:r>
      <w:r w:rsidR="00ED6035">
        <w:rPr>
          <w:highlight w:val="yellow"/>
        </w:rPr>
        <w:instrText xml:space="preserve"> ADDIN EN.CITE &lt;EndNote&gt;&lt;Cite AuthorYear="1"&gt;&lt;Author&gt;Junttila&lt;/Author&gt;&lt;Year&gt;2016&lt;/Year&gt;&lt;RecNum&gt;38690&lt;/RecNum&gt;&lt;DisplayText&gt;Junttila et al. (2016)&lt;/DisplayText&gt;&lt;record&gt;&lt;rec-number&gt;38690&lt;/rec-number&gt;&lt;foreign-keys&gt;&lt;key app="EN" db-id="9szzaf5xbwsxt5ezwsapa29xasw2z0v25v5r" timestamp="1467021234"&gt;38690&lt;/key&gt;&lt;/foreign-keys&gt;&lt;ref-type name="Journal Article"&gt;17&lt;/ref-type&gt;&lt;contributors&gt;&lt;authors&gt;&lt;author&gt;Junttila, Jaana K.&lt;/author&gt;&lt;author&gt;Koivu, Aija&lt;/author&gt;&lt;author&gt;Fagerström, Lisbeth&lt;/author&gt;&lt;author&gt;Haatainen, Kaisa&lt;/author&gt;&lt;author&gt;Nykänen, Pirkko&lt;/author&gt;&lt;/authors&gt;&lt;/contributors&gt;&lt;titles&gt;&lt;title&gt;Hospital mortality and optimality of nursing workload: A study on the predictive validity of the RAFAELA Nursing Intensity and Staffing system&lt;/title&gt;&lt;secondary-title&gt;International Journal of Nursing Studies&lt;/secondary-title&gt;&lt;/titles&gt;&lt;periodical&gt;&lt;full-title&gt;International Journal of Nursing Studies&lt;/full-title&gt;&lt;abbr-1&gt;Int. J. Nurs. Stud.&lt;/abbr-1&gt;&lt;abbr-2&gt;Int J Nurs Stud&lt;/abbr-2&gt;&lt;/periodical&gt;&lt;pages&gt;46-53&lt;/pages&gt;&lt;volume&gt;60&lt;/volume&gt;&lt;keywords&gt;&lt;keyword&gt;Nursing intensity&lt;/keyword&gt;&lt;keyword&gt;Nursing workload&lt;/keyword&gt;&lt;keyword&gt;Hospital mortality&lt;/keyword&gt;&lt;keyword&gt;Patient classification system&lt;/keyword&gt;&lt;keyword&gt;Quantitative research&lt;/keyword&gt;&lt;keyword&gt;Scale development&lt;/keyword&gt;&lt;/keywords&gt;&lt;dates&gt;&lt;year&gt;2016&lt;/year&gt;&lt;pub-dates&gt;&lt;date&gt;8//&lt;/date&gt;&lt;/pub-dates&gt;&lt;/dates&gt;&lt;isbn&gt;0020-7489&lt;/isbn&gt;&lt;urls&gt;&lt;related-urls&gt;&lt;url&gt;http://www.sciencedirect.com/science/article/pii/S0020748916000912&lt;/url&gt;&lt;url&gt;http://ac.els-cdn.com/S0020748916000912/1-s2.0-S0020748916000912-main.pdf?_tid=0559a2a0-3c71-11e6-95e2-00000aacb35d&amp;amp;acdnat=1467036860_cfbca99951a41bf0ea38b8ad1b9477c7&lt;/url&gt;&lt;/related-urls&gt;&lt;/urls&gt;&lt;electronic-resource-num&gt;http://dx.doi.org/10.1016/j.ijnurstu.2016.03.008&lt;/electronic-resource-num&gt;&lt;/record&gt;&lt;/Cite&gt;&lt;/EndNote&gt;</w:instrText>
      </w:r>
      <w:r w:rsidR="009A0FEA">
        <w:rPr>
          <w:highlight w:val="yellow"/>
        </w:rPr>
        <w:fldChar w:fldCharType="separate"/>
      </w:r>
      <w:r w:rsidR="00ED6035">
        <w:rPr>
          <w:noProof/>
          <w:highlight w:val="yellow"/>
        </w:rPr>
        <w:t>Junttila et al. (2016)</w:t>
      </w:r>
      <w:r w:rsidR="009A0FEA">
        <w:rPr>
          <w:highlight w:val="yellow"/>
        </w:rPr>
        <w:fldChar w:fldCharType="end"/>
      </w:r>
      <w:r w:rsidR="00C4603B" w:rsidRPr="009A0FEA">
        <w:rPr>
          <w:highlight w:val="yellow"/>
        </w:rPr>
        <w:t xml:space="preserve"> show that so called </w:t>
      </w:r>
      <w:r w:rsidR="009A0FEA">
        <w:rPr>
          <w:highlight w:val="yellow"/>
        </w:rPr>
        <w:t>“</w:t>
      </w:r>
      <w:r w:rsidR="00C4603B" w:rsidRPr="009A0FEA">
        <w:rPr>
          <w:highlight w:val="yellow"/>
        </w:rPr>
        <w:t>over</w:t>
      </w:r>
      <w:r w:rsidR="009A0FEA">
        <w:rPr>
          <w:highlight w:val="yellow"/>
        </w:rPr>
        <w:t>-</w:t>
      </w:r>
      <w:r w:rsidR="00C4603B" w:rsidRPr="009A0FEA">
        <w:rPr>
          <w:highlight w:val="yellow"/>
        </w:rPr>
        <w:t>staffing</w:t>
      </w:r>
      <w:r w:rsidR="009A0FEA">
        <w:rPr>
          <w:highlight w:val="yellow"/>
        </w:rPr>
        <w:t>”</w:t>
      </w:r>
      <w:r w:rsidR="00C4603B" w:rsidRPr="009A0FEA">
        <w:rPr>
          <w:highlight w:val="yellow"/>
        </w:rPr>
        <w:t xml:space="preserve"> may in fact be associated with benefits to patient</w:t>
      </w:r>
      <w:r w:rsidR="009A0FEA">
        <w:rPr>
          <w:highlight w:val="yellow"/>
        </w:rPr>
        <w:t>s</w:t>
      </w:r>
      <w:r w:rsidR="00C4603B" w:rsidRPr="009A0FEA">
        <w:rPr>
          <w:highlight w:val="yellow"/>
        </w:rPr>
        <w:t xml:space="preserve"> including a reduced risk of death.</w:t>
      </w:r>
    </w:p>
    <w:p w14:paraId="49834686" w14:textId="1AF53394" w:rsidR="00A53545" w:rsidRDefault="007A4D15" w:rsidP="00F23FD5">
      <w:pPr>
        <w:spacing w:line="240" w:lineRule="auto"/>
      </w:pPr>
      <w:r>
        <w:t>Thirdly,</w:t>
      </w:r>
      <w:r w:rsidR="00C101BC">
        <w:t xml:space="preserve"> </w:t>
      </w:r>
      <w:r w:rsidR="009B2FE3">
        <w:t xml:space="preserve">it is common for </w:t>
      </w:r>
      <w:r w:rsidR="00D65C71">
        <w:t>o</w:t>
      </w:r>
      <w:r w:rsidR="00D65C71" w:rsidRPr="006F0ECF">
        <w:t xml:space="preserve">perational </w:t>
      </w:r>
      <w:r w:rsidR="00D65C71">
        <w:t>r</w:t>
      </w:r>
      <w:r w:rsidR="00D65C71" w:rsidRPr="006F0ECF">
        <w:t>esearch</w:t>
      </w:r>
      <w:r w:rsidR="00D65C71" w:rsidDel="00D65C71">
        <w:t xml:space="preserve"> </w:t>
      </w:r>
      <w:r w:rsidR="009B2FE3">
        <w:t xml:space="preserve">papers to </w:t>
      </w:r>
      <w:r w:rsidR="00756B75">
        <w:t>contain the results of</w:t>
      </w:r>
      <w:r w:rsidR="009B2FE3">
        <w:t xml:space="preserve"> </w:t>
      </w:r>
      <w:r w:rsidR="00DA6FD1">
        <w:t>numerical experiments</w:t>
      </w:r>
      <w:r w:rsidR="00756B75">
        <w:t xml:space="preserve">. These may involve </w:t>
      </w:r>
      <w:r w:rsidR="009B2FE3" w:rsidRPr="00A53545">
        <w:t>systematically vary</w:t>
      </w:r>
      <w:r w:rsidR="009B2FE3">
        <w:t>ing</w:t>
      </w:r>
      <w:r w:rsidR="009B2FE3" w:rsidRPr="00A53545">
        <w:t xml:space="preserve"> parameters to show applicability to different situations, compar</w:t>
      </w:r>
      <w:r w:rsidR="009B2FE3">
        <w:t xml:space="preserve">ing </w:t>
      </w:r>
      <w:r w:rsidR="009B2FE3" w:rsidRPr="00A53545">
        <w:t>policy options, test</w:t>
      </w:r>
      <w:r w:rsidR="009B2FE3">
        <w:t>ing</w:t>
      </w:r>
      <w:r w:rsidR="009B2FE3" w:rsidRPr="00A53545">
        <w:t xml:space="preserve"> the impact of controllable parameters on performance, or test</w:t>
      </w:r>
      <w:r w:rsidR="009B2FE3">
        <w:t>ing</w:t>
      </w:r>
      <w:r w:rsidR="009B2FE3" w:rsidRPr="00A53545">
        <w:t xml:space="preserve"> the impact of uncertain, uncontrollable parameters on performance (</w:t>
      </w:r>
      <w:r w:rsidR="009B2FE3" w:rsidRPr="00756B75">
        <w:rPr>
          <w:i/>
        </w:rPr>
        <w:t>sensitivity analysis</w:t>
      </w:r>
      <w:r w:rsidR="009B2FE3" w:rsidRPr="00A53545">
        <w:t>).</w:t>
      </w:r>
      <w:r w:rsidR="009B2FE3">
        <w:t xml:space="preserve"> </w:t>
      </w:r>
      <w:r w:rsidR="00A53545">
        <w:t xml:space="preserve">A strength over </w:t>
      </w:r>
      <w:r w:rsidR="007C3D20">
        <w:t>traditional</w:t>
      </w:r>
      <w:r w:rsidR="00A53545">
        <w:t xml:space="preserve"> methods is that </w:t>
      </w:r>
      <w:r w:rsidR="00D65C71">
        <w:t>o</w:t>
      </w:r>
      <w:r w:rsidR="00D65C71" w:rsidRPr="006F0ECF">
        <w:t xml:space="preserve">perational </w:t>
      </w:r>
      <w:r w:rsidR="00D65C71">
        <w:t>r</w:t>
      </w:r>
      <w:r w:rsidR="00D65C71" w:rsidRPr="006F0ECF">
        <w:t>esearch</w:t>
      </w:r>
      <w:r w:rsidR="00D65C71" w:rsidDel="00D65C71">
        <w:t xml:space="preserve"> </w:t>
      </w:r>
      <w:r w:rsidR="00A53545">
        <w:t>models can be used to evaluate the potential effects of staffing changes before implementation</w:t>
      </w:r>
      <w:r w:rsidR="00AA4C86">
        <w:t>.</w:t>
      </w:r>
      <w:r w:rsidR="00A53545">
        <w:t xml:space="preserve"> </w:t>
      </w:r>
      <w:r w:rsidR="00AA4C86">
        <w:t>H</w:t>
      </w:r>
      <w:r w:rsidR="00A53545" w:rsidRPr="00E824FF">
        <w:t>alf of</w:t>
      </w:r>
      <w:r w:rsidR="00A53545">
        <w:t xml:space="preserve"> the employment papers compare their staffing recommendations’ modelled performance to actual or estimated current performance, and two further papers test against real life</w:t>
      </w:r>
      <w:r w:rsidR="00F52C8D">
        <w:t xml:space="preserve"> </w:t>
      </w:r>
      <w:r w:rsidR="00A53545">
        <w:fldChar w:fldCharType="begin">
          <w:fldData xml:space="preserve">PEVuZE5vdGU+PENpdGU+PEF1dGhvcj5EYXZpczwvQXV0aG9yPjxZZWFyPjIwMTQ8L1llYXI+PFJl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</w:fldData>
        </w:fldChar>
      </w:r>
      <w:r w:rsidR="006D2411">
        <w:instrText xml:space="preserve"> ADDIN EN.CITE </w:instrText>
      </w:r>
      <w:r w:rsidR="006D2411">
        <w:fldChar w:fldCharType="begin">
          <w:fldData xml:space="preserve">PEVuZE5vdGU+PENpdGU+PEF1dGhvcj5EYXZpczwvQXV0aG9yPjxZZWFyPjIwMTQ8L1llYXI+PFJl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</w:fldData>
        </w:fldChar>
      </w:r>
      <w:r w:rsidR="006D2411">
        <w:instrText xml:space="preserve"> ADDIN EN.CITE.DATA </w:instrText>
      </w:r>
      <w:r w:rsidR="006D2411">
        <w:fldChar w:fldCharType="end"/>
      </w:r>
      <w:r w:rsidR="00A53545">
        <w:fldChar w:fldCharType="separate"/>
      </w:r>
      <w:r w:rsidR="00EF57F1">
        <w:rPr>
          <w:noProof/>
        </w:rPr>
        <w:t>(Davis et al., 2014, Sir et al., 2015)</w:t>
      </w:r>
      <w:r w:rsidR="00A53545">
        <w:fldChar w:fldCharType="end"/>
      </w:r>
      <w:r w:rsidR="00A53545">
        <w:t>.</w:t>
      </w:r>
      <w:r w:rsidR="00524456">
        <w:t xml:space="preserve"> It is striking that aside from the small number of papers that estimate the costs and benefits of staff changes based on coefficients derived from cross-sectional studies of association with outcomes </w:t>
      </w:r>
      <w:r w:rsidR="00524456">
        <w:fldChar w:fldCharType="begin">
          <w:fldData xml:space="preserve">PEVuZE5vdGU+PENpdGU+PEF1dGhvcj5TaGFtbGl5YW48L0F1dGhvcj48WWVhcj4yMDA5PC9ZZWFy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</w:fldData>
        </w:fldChar>
      </w:r>
      <w:r w:rsidR="00D116BB">
        <w:instrText xml:space="preserve"> ADDIN EN.CITE </w:instrText>
      </w:r>
      <w:r w:rsidR="00D116BB">
        <w:fldChar w:fldCharType="begin">
          <w:fldData xml:space="preserve">PEVuZE5vdGU+PENpdGU+PEF1dGhvcj5TaGFtbGl5YW48L0F1dGhvcj48WWVhcj4yMDA5PC9ZZWFy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</w:fldData>
        </w:fldChar>
      </w:r>
      <w:r w:rsidR="00D116BB">
        <w:instrText xml:space="preserve"> ADDIN EN.CITE.DATA </w:instrText>
      </w:r>
      <w:r w:rsidR="00D116BB">
        <w:fldChar w:fldCharType="end"/>
      </w:r>
      <w:r w:rsidR="00524456">
        <w:fldChar w:fldCharType="separate"/>
      </w:r>
      <w:r w:rsidR="00D116BB">
        <w:rPr>
          <w:noProof/>
        </w:rPr>
        <w:t>(e.g.Shamliyan et al., 2009, Twigg et al., 2015)</w:t>
      </w:r>
      <w:r w:rsidR="00524456">
        <w:fldChar w:fldCharType="end"/>
      </w:r>
      <w:r w:rsidR="006216D9">
        <w:t>,</w:t>
      </w:r>
      <w:r w:rsidR="00524456">
        <w:t xml:space="preserve"> there is little evidence linking use of traditional methods for planning staffing with either costs or the quality of care. </w:t>
      </w:r>
      <w:r w:rsidR="00524456" w:rsidRPr="00524456">
        <w:rPr>
          <w:highlight w:val="yellow"/>
        </w:rPr>
        <w:t>However, nurse-sensitive patient outcomes were not considered in the operational research papers</w:t>
      </w:r>
      <w:r w:rsidR="00524456">
        <w:rPr>
          <w:highlight w:val="yellow"/>
        </w:rPr>
        <w:t xml:space="preserve"> either</w:t>
      </w:r>
      <w:r w:rsidR="00524456" w:rsidRPr="00524456">
        <w:rPr>
          <w:highlight w:val="yellow"/>
        </w:rPr>
        <w:t>.</w:t>
      </w:r>
      <w:r w:rsidR="00AA4C86">
        <w:t xml:space="preserve"> </w:t>
      </w:r>
    </w:p>
    <w:p w14:paraId="23C0F881" w14:textId="073703B0" w:rsidR="001D48D5" w:rsidRDefault="00756B75" w:rsidP="0011599A">
      <w:pPr>
        <w:pStyle w:val="Heading1"/>
        <w:spacing w:line="480" w:lineRule="auto"/>
      </w:pPr>
      <w:r>
        <w:t>Conclusion and d</w:t>
      </w:r>
      <w:r w:rsidR="00E173FE">
        <w:t>iscussion</w:t>
      </w:r>
    </w:p>
    <w:p w14:paraId="5256AEAB" w14:textId="56E06B58" w:rsidR="00756B75" w:rsidRDefault="00756B75" w:rsidP="00F23FD5">
      <w:pPr>
        <w:spacing w:line="240" w:lineRule="auto"/>
      </w:pPr>
      <w:r>
        <w:t xml:space="preserve">In conclusion, the </w:t>
      </w:r>
      <w:r w:rsidR="00D65C71">
        <w:t>o</w:t>
      </w:r>
      <w:r w:rsidR="00D65C71" w:rsidRPr="006F0ECF">
        <w:t xml:space="preserve">perational </w:t>
      </w:r>
      <w:r w:rsidR="00D65C71">
        <w:t>r</w:t>
      </w:r>
      <w:r w:rsidR="00D65C71" w:rsidRPr="006F0ECF">
        <w:t>esearch</w:t>
      </w:r>
      <w:r w:rsidR="00D65C71" w:rsidDel="00D65C71">
        <w:t xml:space="preserve"> </w:t>
      </w:r>
      <w:r w:rsidR="001D48D5" w:rsidRPr="0031482E">
        <w:t>literature complements the mainstream literature on nurse staffing</w:t>
      </w:r>
      <w:r w:rsidR="00FA2FEA">
        <w:t xml:space="preserve"> and planning </w:t>
      </w:r>
      <w:r w:rsidR="001D48D5">
        <w:t>methods</w:t>
      </w:r>
      <w:r>
        <w:t xml:space="preserve"> in </w:t>
      </w:r>
      <w:r w:rsidR="005E0E3C">
        <w:t>a number of ways</w:t>
      </w:r>
      <w:r w:rsidR="001D48D5" w:rsidRPr="0031482E">
        <w:t xml:space="preserve">. While </w:t>
      </w:r>
      <w:r w:rsidR="001D48D5">
        <w:t>traditional</w:t>
      </w:r>
      <w:r w:rsidR="001D48D5" w:rsidRPr="0031482E">
        <w:t xml:space="preserve"> nurse staffing </w:t>
      </w:r>
      <w:r w:rsidR="001D48D5">
        <w:t>methods</w:t>
      </w:r>
      <w:r w:rsidR="001D48D5" w:rsidRPr="0031482E">
        <w:t xml:space="preserve"> sometimes </w:t>
      </w:r>
      <w:r w:rsidR="001D48D5">
        <w:t xml:space="preserve">conflate employment, deployment </w:t>
      </w:r>
      <w:r w:rsidR="00B33A51">
        <w:t>and</w:t>
      </w:r>
      <w:r w:rsidR="001D48D5">
        <w:t xml:space="preserve"> workload assessment</w:t>
      </w:r>
      <w:r w:rsidR="00B33A51">
        <w:t xml:space="preserve"> issues</w:t>
      </w:r>
      <w:r w:rsidR="001D48D5">
        <w:t xml:space="preserve">, </w:t>
      </w:r>
      <w:r w:rsidR="001D48D5" w:rsidRPr="0031482E">
        <w:t>and</w:t>
      </w:r>
      <w:r w:rsidR="00B33A51">
        <w:t xml:space="preserve"> do not define</w:t>
      </w:r>
      <w:r w:rsidR="001D48D5" w:rsidRPr="0031482E">
        <w:t xml:space="preserve"> </w:t>
      </w:r>
      <w:r>
        <w:t xml:space="preserve">what </w:t>
      </w:r>
      <w:r w:rsidR="00840F4F">
        <w:t>constitutes</w:t>
      </w:r>
      <w:r>
        <w:t xml:space="preserve"> </w:t>
      </w:r>
      <w:r w:rsidR="001D48D5" w:rsidRPr="0031482E">
        <w:t xml:space="preserve">appropriate staffing, the </w:t>
      </w:r>
      <w:r w:rsidR="00D65C71">
        <w:t>o</w:t>
      </w:r>
      <w:r w:rsidR="00D65C71" w:rsidRPr="006F0ECF">
        <w:t xml:space="preserve">perational </w:t>
      </w:r>
      <w:r w:rsidR="00D65C71">
        <w:t>r</w:t>
      </w:r>
      <w:r w:rsidR="00D65C71" w:rsidRPr="006F0ECF">
        <w:t>esearch</w:t>
      </w:r>
      <w:r w:rsidR="00D65C71" w:rsidRPr="0031482E" w:rsidDel="00D65C71">
        <w:t xml:space="preserve"> </w:t>
      </w:r>
      <w:r w:rsidR="001D48D5" w:rsidRPr="0031482E">
        <w:t>papers tend to be more explicit</w:t>
      </w:r>
      <w:r w:rsidR="001D48D5" w:rsidRPr="00177811">
        <w:t>, in particular by specifying performance measures</w:t>
      </w:r>
      <w:r w:rsidR="001D48D5">
        <w:t xml:space="preserve">. The </w:t>
      </w:r>
      <w:r w:rsidR="00D65C71">
        <w:t>o</w:t>
      </w:r>
      <w:r w:rsidR="00D65C71" w:rsidRPr="006F0ECF">
        <w:t xml:space="preserve">perational </w:t>
      </w:r>
      <w:r w:rsidR="00D65C71">
        <w:t>r</w:t>
      </w:r>
      <w:r w:rsidR="00D65C71" w:rsidRPr="006F0ECF">
        <w:t>esearch</w:t>
      </w:r>
      <w:r w:rsidR="00D65C71" w:rsidDel="00D65C71">
        <w:t xml:space="preserve"> </w:t>
      </w:r>
      <w:r w:rsidR="001D48D5">
        <w:t>papers examined provide methodological advances including planning for variable demand, modelling skill</w:t>
      </w:r>
      <w:r w:rsidR="00DF44F4">
        <w:t xml:space="preserve"> </w:t>
      </w:r>
      <w:r w:rsidR="001D48D5">
        <w:t xml:space="preserve">mix by using relative efficiencies, and models that aim to balance the risks and benefits of under- and over-staffing. </w:t>
      </w:r>
    </w:p>
    <w:p w14:paraId="159B5FBC" w14:textId="39149C1E" w:rsidR="001D48D5" w:rsidRDefault="001D48D5" w:rsidP="00F23FD5">
      <w:pPr>
        <w:spacing w:line="240" w:lineRule="auto"/>
      </w:pPr>
      <w:r>
        <w:t>However, unlike many mainstream nurse staffing papers, the</w:t>
      </w:r>
      <w:r w:rsidR="00756B75">
        <w:t xml:space="preserve"> </w:t>
      </w:r>
      <w:r w:rsidR="00D65C71">
        <w:t>o</w:t>
      </w:r>
      <w:r w:rsidR="00D65C71" w:rsidRPr="006F0ECF">
        <w:t xml:space="preserve">perational </w:t>
      </w:r>
      <w:r w:rsidR="00D65C71">
        <w:t>r</w:t>
      </w:r>
      <w:r w:rsidR="00D65C71" w:rsidRPr="006F0ECF">
        <w:t>esearch</w:t>
      </w:r>
      <w:r w:rsidR="00D65C71" w:rsidDel="00D65C71">
        <w:t xml:space="preserve"> </w:t>
      </w:r>
      <w:r w:rsidR="00756B75">
        <w:t>papers</w:t>
      </w:r>
      <w:r>
        <w:t xml:space="preserve"> do not provide parameters esti</w:t>
      </w:r>
      <w:r w:rsidR="007A4D15">
        <w:t>mated from large-scale datasets</w:t>
      </w:r>
      <w:r w:rsidR="002104E8">
        <w:t xml:space="preserve"> </w:t>
      </w:r>
      <w:r w:rsidR="002104E8">
        <w:rPr>
          <w:highlight w:val="yellow"/>
        </w:rPr>
        <w:t>(usually focu</w:t>
      </w:r>
      <w:r w:rsidR="002104E8" w:rsidRPr="002104E8">
        <w:rPr>
          <w:highlight w:val="yellow"/>
        </w:rPr>
        <w:t xml:space="preserve">sing on a few units </w:t>
      </w:r>
      <w:r w:rsidR="002104E8" w:rsidRPr="002104E8">
        <w:rPr>
          <w:highlight w:val="yellow"/>
        </w:rPr>
        <w:lastRenderedPageBreak/>
        <w:t>or one hospital)</w:t>
      </w:r>
      <w:r w:rsidR="007A4D15">
        <w:t xml:space="preserve"> so by themselves cannot</w:t>
      </w:r>
      <w:r>
        <w:t xml:space="preserve"> provide general findings about the nursing workforce. A key limitation of the </w:t>
      </w:r>
      <w:r w:rsidR="00D65C71">
        <w:t>o</w:t>
      </w:r>
      <w:r w:rsidR="00D65C71" w:rsidRPr="006F0ECF">
        <w:t xml:space="preserve">perational </w:t>
      </w:r>
      <w:r w:rsidR="00D65C71">
        <w:t>r</w:t>
      </w:r>
      <w:r w:rsidR="00D65C71" w:rsidRPr="006F0ECF">
        <w:t>esearch</w:t>
      </w:r>
      <w:r w:rsidR="00D65C71" w:rsidDel="00D65C71">
        <w:t xml:space="preserve"> </w:t>
      </w:r>
      <w:r>
        <w:t xml:space="preserve">models is that although many </w:t>
      </w:r>
      <w:r w:rsidR="005E0E3C">
        <w:t xml:space="preserve">could be </w:t>
      </w:r>
      <w:r>
        <w:t xml:space="preserve">generally applicable, they are not readily available for re-use. The biggest success in terms of practical application seems to be the </w:t>
      </w:r>
      <w:r w:rsidR="00852618">
        <w:t xml:space="preserve">PROMPT simulation </w:t>
      </w:r>
      <w:r>
        <w:t>model</w:t>
      </w:r>
      <w:r w:rsidR="00852618">
        <w:t xml:space="preserve"> designed for planning nursing establishments, </w:t>
      </w:r>
      <w:r>
        <w:t>which has been used in a number of hospitals</w:t>
      </w:r>
      <w:r w:rsidR="006D2411">
        <w:t xml:space="preserve"> </w:t>
      </w:r>
      <w:r w:rsidR="006D2411">
        <w:fldChar w:fldCharType="begin"/>
      </w:r>
      <w:r w:rsidR="006D2411">
        <w:instrText xml:space="preserve"> ADDIN EN.CITE &lt;EndNote&gt;&lt;Cite&gt;&lt;Author&gt;Harper&lt;/Author&gt;&lt;Year&gt;2010&lt;/Year&gt;&lt;RecNum&gt;38373&lt;/RecNum&gt;&lt;DisplayText&gt;(Harper et al., 2010)&lt;/DisplayText&gt;&lt;record&gt;&lt;rec-number&gt;38373&lt;/rec-number&gt;&lt;foreign-keys&gt;&lt;key app="EN" db-id="9szzaf5xbwsxt5ezwsapa29xasw2z0v25v5r" timestamp="1416913099"&gt;38373&lt;/key&gt;&lt;key app="ENWeb" db-id=""&gt;0&lt;/key&gt;&lt;/foreign-keys&gt;&lt;ref-type name="Journal Article"&gt;17&lt;/ref-type&gt;&lt;contributors&gt;&lt;authors&gt;&lt;author&gt;Harper, P. R.&lt;/author&gt;&lt;author&gt;Powell, N. H.&lt;/author&gt;&lt;author&gt;Williams, J. E.&lt;/author&gt;&lt;/authors&gt;&lt;/contributors&gt;&lt;titles&gt;&lt;title&gt;Modelling the size and skill-mix of hospital nursing teams&lt;/title&gt;&lt;secondary-title&gt;Journal of the Operational Research Society&lt;/secondary-title&gt;&lt;/titles&gt;&lt;periodical&gt;&lt;full-title&gt;Journal of the Operational Research Society&lt;/full-title&gt;&lt;abbr-1&gt;J. Oper. Res. Soc.&lt;/abbr-1&gt;&lt;abbr-2&gt;J Oper Res Soc&lt;/abbr-2&gt;&lt;/periodical&gt;&lt;pages&gt;768-779&lt;/pages&gt;&lt;volume&gt;61&lt;/volume&gt;&lt;number&gt;5&lt;/number&gt;&lt;dates&gt;&lt;year&gt;2010&lt;/year&gt;&lt;/dates&gt;&lt;isbn&gt;0160-5682&amp;#xD;1476-9360&lt;/isbn&gt;&lt;urls&gt;&lt;related-urls&gt;&lt;url&gt;http://download.springer.com/static/pdf/373/art%253A10.1057%252Fjors.2009.43.pdf?originUrl=http%3A%2F%2Flink.springer.com%2Farticle%2F10.1057%2Fjors.2009.43&amp;amp;token2=exp=1467037870~acl=%2Fstatic%2Fpdf%2F373%2Fart%25253A10.1057%25252Fjors.2009.43.pdf%3ForiginUrl%3Dhttp%253A%252F%252Flink.springer.com%252Farticle%252F10.1057%252Fjors.2009.43*~hmac=f200a97650abdc172afcaa1131e240435828aefb23d2097dfa4f5b241704b925&lt;/url&gt;&lt;/related-urls&gt;&lt;/urls&gt;&lt;electronic-resource-num&gt;10.1057/jors.2009.43&lt;/electronic-resource-num&gt;&lt;research-notes&gt;https://www.youtube.com/watch?v=icQiF4Rn6Ug Video&lt;/research-notes&gt;&lt;/record&gt;&lt;/Cite&gt;&lt;/EndNote&gt;</w:instrText>
      </w:r>
      <w:r w:rsidR="006D2411">
        <w:fldChar w:fldCharType="separate"/>
      </w:r>
      <w:r w:rsidR="006D2411">
        <w:rPr>
          <w:noProof/>
        </w:rPr>
        <w:t>(Harper et al., 2010)</w:t>
      </w:r>
      <w:r w:rsidR="006D2411">
        <w:fldChar w:fldCharType="end"/>
      </w:r>
      <w:r>
        <w:t>.</w:t>
      </w:r>
      <w:r w:rsidR="00015B47">
        <w:t xml:space="preserve"> </w:t>
      </w:r>
    </w:p>
    <w:p w14:paraId="38EE6195" w14:textId="32AF0D3B" w:rsidR="00D909E8" w:rsidRDefault="001D48D5" w:rsidP="00F23FD5">
      <w:pPr>
        <w:spacing w:line="240" w:lineRule="auto"/>
      </w:pPr>
      <w:r>
        <w:t xml:space="preserve">Issues </w:t>
      </w:r>
      <w:r w:rsidR="00B33A51">
        <w:t>that could benefit from further research</w:t>
      </w:r>
      <w:r>
        <w:t xml:space="preserve"> include </w:t>
      </w:r>
      <w:r w:rsidRPr="0031482E">
        <w:t>skill</w:t>
      </w:r>
      <w:r w:rsidR="00DF44F4">
        <w:t xml:space="preserve"> </w:t>
      </w:r>
      <w:r w:rsidRPr="0031482E">
        <w:t>mix, nursing work aside from direct car</w:t>
      </w:r>
      <w:r>
        <w:t xml:space="preserve">e, quantifying risks and </w:t>
      </w:r>
      <w:r w:rsidRPr="0031482E">
        <w:t xml:space="preserve">benefits of under- and over-staffing, and validating staffing methods across a range of </w:t>
      </w:r>
      <w:r>
        <w:t xml:space="preserve">hospitals. </w:t>
      </w:r>
      <w:r w:rsidR="00D65C71">
        <w:t>O</w:t>
      </w:r>
      <w:r w:rsidR="00D65C71" w:rsidRPr="006F0ECF">
        <w:t xml:space="preserve">perational </w:t>
      </w:r>
      <w:r w:rsidR="00D65C71">
        <w:t>r</w:t>
      </w:r>
      <w:r w:rsidR="00D65C71" w:rsidRPr="006F0ECF">
        <w:t>esearch</w:t>
      </w:r>
      <w:r w:rsidR="00D65C71" w:rsidDel="00D65C71">
        <w:t xml:space="preserve"> </w:t>
      </w:r>
      <w:r w:rsidR="00B33A51">
        <w:t xml:space="preserve">techniques could be brought in to help address these issues alongside traditional methods. </w:t>
      </w:r>
      <w:r w:rsidR="00D909E8">
        <w:t>The o</w:t>
      </w:r>
      <w:r w:rsidR="00D909E8" w:rsidRPr="006F0ECF">
        <w:t xml:space="preserve">perational </w:t>
      </w:r>
      <w:r w:rsidR="00D909E8">
        <w:t>r</w:t>
      </w:r>
      <w:r w:rsidR="00D909E8" w:rsidRPr="006F0ECF">
        <w:t>esearch</w:t>
      </w:r>
      <w:r w:rsidR="00D909E8">
        <w:t xml:space="preserve"> approach can help structure the problem, deal with complexity and perform numerical experiments before implementation. </w:t>
      </w:r>
    </w:p>
    <w:p w14:paraId="145A2902" w14:textId="38024D3A" w:rsidR="00D909E8" w:rsidRDefault="00D909E8" w:rsidP="00F23FD5">
      <w:pPr>
        <w:spacing w:line="240" w:lineRule="auto"/>
      </w:pPr>
      <w:r>
        <w:t>Future possibilities for nurse staffing research utilising operational research techniques include the following. Queuing theory models could be used to investigate how trainees and new staff roles such as nursing associates could affect both demand (training/supervision needs) and supply. Queuing theory could also be used to examine nursing work in more detail by separating urgent, non-urgent and discretionary tasks with p</w:t>
      </w:r>
      <w:r w:rsidR="00D309D9">
        <w:t xml:space="preserve">rioritisation between patients. </w:t>
      </w:r>
      <w:r w:rsidR="000663E8" w:rsidRPr="002F30CE">
        <w:rPr>
          <w:highlight w:val="yellow"/>
        </w:rPr>
        <w:t xml:space="preserve">Such investigations could contribute to an emerging body of work that investigates links between nurse staffing and omissions, delays or rationing of care, which suggests that there may be conscious or unconscious decisions to prioritise some aspects of care in the face of excess </w:t>
      </w:r>
      <w:r w:rsidR="000663E8" w:rsidRPr="00ED6035">
        <w:rPr>
          <w:highlight w:val="yellow"/>
        </w:rPr>
        <w:t>demand</w:t>
      </w:r>
      <w:r w:rsidR="002F30CE" w:rsidRPr="00ED6035">
        <w:rPr>
          <w:highlight w:val="yellow"/>
        </w:rPr>
        <w:t xml:space="preserve"> </w:t>
      </w:r>
      <w:r w:rsidR="00ED6035" w:rsidRPr="00ED6035">
        <w:rPr>
          <w:highlight w:val="yellow"/>
        </w:rPr>
        <w:fldChar w:fldCharType="begin">
          <w:fldData xml:space="preserve">PEVuZE5vdGU+PENpdGU+PEF1dGhvcj5HcmlmZml0aHM8L0F1dGhvcj48WWVhcj4yMDE4YzwvWWVh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</w:fldData>
        </w:fldChar>
      </w:r>
      <w:r w:rsidR="00ED6035" w:rsidRPr="00ED6035">
        <w:rPr>
          <w:highlight w:val="yellow"/>
        </w:rPr>
        <w:instrText xml:space="preserve"> ADDIN EN.CITE </w:instrText>
      </w:r>
      <w:r w:rsidR="00ED6035" w:rsidRPr="00ED6035">
        <w:rPr>
          <w:highlight w:val="yellow"/>
        </w:rPr>
        <w:fldChar w:fldCharType="begin">
          <w:fldData xml:space="preserve">PEVuZE5vdGU+PENpdGU+PEF1dGhvcj5HcmlmZml0aHM8L0F1dGhvcj48WWVhcj4yMDE4YzwvWWVh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</w:fldData>
        </w:fldChar>
      </w:r>
      <w:r w:rsidR="00ED6035" w:rsidRPr="00ED6035">
        <w:rPr>
          <w:highlight w:val="yellow"/>
        </w:rPr>
        <w:instrText xml:space="preserve"> ADDIN EN.CITE.DATA </w:instrText>
      </w:r>
      <w:r w:rsidR="00ED6035" w:rsidRPr="00ED6035">
        <w:rPr>
          <w:highlight w:val="yellow"/>
        </w:rPr>
      </w:r>
      <w:r w:rsidR="00ED6035" w:rsidRPr="00ED6035">
        <w:rPr>
          <w:highlight w:val="yellow"/>
        </w:rPr>
        <w:fldChar w:fldCharType="end"/>
      </w:r>
      <w:r w:rsidR="00ED6035" w:rsidRPr="00ED6035">
        <w:rPr>
          <w:highlight w:val="yellow"/>
        </w:rPr>
      </w:r>
      <w:r w:rsidR="00ED6035" w:rsidRPr="00ED6035">
        <w:rPr>
          <w:highlight w:val="yellow"/>
        </w:rPr>
        <w:fldChar w:fldCharType="separate"/>
      </w:r>
      <w:r w:rsidR="00ED6035" w:rsidRPr="00ED6035">
        <w:rPr>
          <w:noProof/>
          <w:highlight w:val="yellow"/>
        </w:rPr>
        <w:t>(Griffiths et al., 2018c, Jones et al., 2015)</w:t>
      </w:r>
      <w:r w:rsidR="00ED6035" w:rsidRPr="00ED6035">
        <w:rPr>
          <w:highlight w:val="yellow"/>
        </w:rPr>
        <w:fldChar w:fldCharType="end"/>
      </w:r>
      <w:r w:rsidR="000663E8" w:rsidRPr="00ED6035">
        <w:rPr>
          <w:highlight w:val="yellow"/>
        </w:rPr>
        <w:t>.</w:t>
      </w:r>
      <w:r w:rsidR="000663E8">
        <w:t xml:space="preserve"> </w:t>
      </w:r>
      <w:r>
        <w:t>Simulation models could be used to</w:t>
      </w:r>
      <w:r w:rsidR="00D309D9">
        <w:t xml:space="preserve"> assess </w:t>
      </w:r>
      <w:r w:rsidR="006216D9" w:rsidRPr="006216D9">
        <w:rPr>
          <w:highlight w:val="yellow"/>
        </w:rPr>
        <w:t>existing</w:t>
      </w:r>
      <w:r w:rsidR="00D309D9">
        <w:t xml:space="preserve"> staffing tools</w:t>
      </w:r>
      <w:r>
        <w:t xml:space="preserve"> </w:t>
      </w:r>
      <w:r w:rsidR="00D309D9">
        <w:t xml:space="preserve">(or </w:t>
      </w:r>
      <w:r>
        <w:t>compare alternative staffing tools</w:t>
      </w:r>
      <w:r w:rsidR="00D309D9">
        <w:t>)</w:t>
      </w:r>
      <w:r>
        <w:t xml:space="preserve"> for setting establishments in terms of how they </w:t>
      </w:r>
      <w:r w:rsidR="007A4D15">
        <w:t>affect</w:t>
      </w:r>
      <w:r>
        <w:t xml:space="preserve"> costs and daily staffing adequacy. In practice, hospitals could benefit from</w:t>
      </w:r>
      <w:r w:rsidR="00D309D9">
        <w:t xml:space="preserve"> software</w:t>
      </w:r>
      <w:r>
        <w:t xml:space="preserve"> that use</w:t>
      </w:r>
      <w:r w:rsidR="00D309D9">
        <w:t>s</w:t>
      </w:r>
      <w:r>
        <w:t xml:space="preserve"> </w:t>
      </w:r>
      <w:r w:rsidR="003C17E1">
        <w:t xml:space="preserve">near real-time data </w:t>
      </w:r>
      <w:r>
        <w:t>to</w:t>
      </w:r>
      <w:r w:rsidR="00D309D9">
        <w:t xml:space="preserve"> recommend how to adjust</w:t>
      </w:r>
      <w:r w:rsidR="003C17E1">
        <w:t xml:space="preserve"> staffing levels to better match patient needs. </w:t>
      </w:r>
      <w:r>
        <w:t>Operational research techniques such as optimisation and simulation could be embedded in integrated rosterin</w:t>
      </w:r>
      <w:r w:rsidR="00D309D9">
        <w:t>g-deployment-employment systems to help make short-term and long-term staffing decisions.</w:t>
      </w:r>
      <w:r w:rsidR="00681615">
        <w:t xml:space="preserve"> Thus </w:t>
      </w:r>
      <w:r w:rsidR="009A33DD">
        <w:t>operational research</w:t>
      </w:r>
      <w:r w:rsidR="00681615">
        <w:t xml:space="preserve"> methods can help both with researching the impact of staffing levels and also with planning nurse staffing levels, two previously disconnected areas of endeavour. </w:t>
      </w:r>
    </w:p>
    <w:p w14:paraId="63A8EE4C" w14:textId="691BA5C9" w:rsidR="00A55CBC" w:rsidRDefault="006216D9" w:rsidP="00F23FD5">
      <w:pPr>
        <w:spacing w:line="240" w:lineRule="auto"/>
      </w:pPr>
      <w:r w:rsidRPr="006216D9">
        <w:rPr>
          <w:highlight w:val="yellow"/>
        </w:rPr>
        <w:t>We believe that it is time to bring in operational research to supplement traditional techniques for determining the best approaches to managing and maintaining safe nurse staffing levels.</w:t>
      </w:r>
      <w:r w:rsidRPr="006216D9">
        <w:t xml:space="preserve"> </w:t>
      </w:r>
      <w:r w:rsidR="00D65C71">
        <w:t>O</w:t>
      </w:r>
      <w:r w:rsidR="00D65C71" w:rsidRPr="006F0ECF">
        <w:t xml:space="preserve">perational </w:t>
      </w:r>
      <w:r w:rsidR="00D65C71">
        <w:t>r</w:t>
      </w:r>
      <w:r w:rsidR="00D65C71" w:rsidRPr="006F0ECF">
        <w:t>esearch</w:t>
      </w:r>
      <w:r w:rsidR="00D65C71" w:rsidDel="00D65C71">
        <w:t xml:space="preserve"> </w:t>
      </w:r>
      <w:r w:rsidR="00E7352C">
        <w:t xml:space="preserve">capacity in health services research remains limited </w:t>
      </w:r>
      <w:r w:rsidR="00E7352C">
        <w:fldChar w:fldCharType="begin"/>
      </w:r>
      <w:r w:rsidR="00E7352C">
        <w:instrText xml:space="preserve"> ADDIN EN.CITE &lt;EndNote&gt;&lt;Cite&gt;&lt;Author&gt;Manzi&lt;/Author&gt;&lt;Year&gt;2018&lt;/Year&gt;&lt;RecNum&gt;40616&lt;/RecNum&gt;&lt;DisplayText&gt;(Manzi et al., 2018)&lt;/DisplayText&gt;&lt;record&gt;&lt;rec-number&gt;40616&lt;/rec-number&gt;&lt;foreign-keys&gt;&lt;key app="EN" db-id="9szzaf5xbwsxt5ezwsapa29xasw2z0v25v5r" timestamp="1531394470"&gt;40616&lt;/key&gt;&lt;/foreign-keys&gt;&lt;ref-type name="Journal Article"&gt;17&lt;/ref-type&gt;&lt;contributors&gt;&lt;authors&gt;&lt;author&gt;Manzi, Sean&lt;/author&gt;&lt;author&gt;Chalk, Daniel&lt;/author&gt;&lt;author&gt;Day, Jo&lt;/author&gt;&lt;author&gt;Pearson, Mark&lt;/author&gt;&lt;author&gt;Lang, Iain&lt;/author&gt;&lt;author&gt;Stein, Ken&lt;/author&gt;&lt;author&gt;Pitt, Martin&lt;/author&gt;&lt;/authors&gt;&lt;/contributors&gt;&lt;titles&gt;&lt;title&gt;A novel modelling and simulation capacity development initiative for the National Health Service&lt;/title&gt;&lt;secondary-title&gt;BMJ Simulation and Technology Enhanced Learning&lt;/secondary-title&gt;&lt;/titles&gt;&lt;periodical&gt;&lt;full-title&gt;BMJ Simulation and Technology Enhanced Learning&lt;/full-title&gt;&lt;/periodical&gt;&lt;pages&gt;97-98&lt;/pages&gt;&lt;volume&gt;4&lt;/volume&gt;&lt;number&gt;2&lt;/number&gt;&lt;dates&gt;&lt;year&gt;2018&lt;/year&gt;&lt;/dates&gt;&lt;urls&gt;&lt;related-urls&gt;&lt;url&gt;https://stel.bmj.com/content/bmjstel/4/2/97.full.pdf&lt;/url&gt;&lt;/related-urls&gt;&lt;/urls&gt;&lt;electronic-resource-num&gt;10.1136/bmjstel-2017-000205&lt;/electronic-resource-num&gt;&lt;/record&gt;&lt;/Cite&gt;&lt;/EndNote&gt;</w:instrText>
      </w:r>
      <w:r w:rsidR="00E7352C">
        <w:fldChar w:fldCharType="separate"/>
      </w:r>
      <w:r w:rsidR="00E7352C">
        <w:rPr>
          <w:noProof/>
        </w:rPr>
        <w:t>(Manzi et al., 2018)</w:t>
      </w:r>
      <w:r w:rsidR="00E7352C">
        <w:fldChar w:fldCharType="end"/>
      </w:r>
      <w:r w:rsidR="00E7352C">
        <w:t xml:space="preserve">, </w:t>
      </w:r>
      <w:r w:rsidR="00626B0E">
        <w:t xml:space="preserve">and it is notable that most of this </w:t>
      </w:r>
      <w:r w:rsidR="00A5010D">
        <w:t>significant</w:t>
      </w:r>
      <w:r w:rsidR="00626B0E">
        <w:t xml:space="preserve"> body of work has been published in </w:t>
      </w:r>
      <w:r w:rsidR="00D65C71">
        <w:t>o</w:t>
      </w:r>
      <w:r w:rsidR="00D65C71" w:rsidRPr="006F0ECF">
        <w:t xml:space="preserve">perational </w:t>
      </w:r>
      <w:r w:rsidR="00D65C71">
        <w:t>r</w:t>
      </w:r>
      <w:r w:rsidR="00D65C71" w:rsidRPr="006F0ECF">
        <w:t>esearch</w:t>
      </w:r>
      <w:r w:rsidR="00626B0E">
        <w:t xml:space="preserve"> journals</w:t>
      </w:r>
      <w:r w:rsidR="00397C4E">
        <w:t xml:space="preserve"> with teams largely emanating from </w:t>
      </w:r>
      <w:r w:rsidR="00D65C71">
        <w:t>o</w:t>
      </w:r>
      <w:r w:rsidR="00D65C71" w:rsidRPr="006F0ECF">
        <w:t xml:space="preserve">perational </w:t>
      </w:r>
      <w:r w:rsidR="00D65C71">
        <w:t>r</w:t>
      </w:r>
      <w:r w:rsidR="00D65C71" w:rsidRPr="006F0ECF">
        <w:t>esearch</w:t>
      </w:r>
      <w:r w:rsidR="00397C4E">
        <w:t xml:space="preserve"> or related background. </w:t>
      </w:r>
      <w:r w:rsidR="00852618">
        <w:t>We would therefore encourage</w:t>
      </w:r>
      <w:r w:rsidR="00B000A1">
        <w:t xml:space="preserve"> active collaboration between</w:t>
      </w:r>
      <w:r w:rsidR="00397C4E">
        <w:t xml:space="preserve"> </w:t>
      </w:r>
      <w:r w:rsidR="00D65C71">
        <w:t>o</w:t>
      </w:r>
      <w:r w:rsidR="00D65C71" w:rsidRPr="006F0ECF">
        <w:t xml:space="preserve">perational </w:t>
      </w:r>
      <w:r w:rsidR="00D65C71">
        <w:t>r</w:t>
      </w:r>
      <w:r w:rsidR="00D65C71" w:rsidRPr="006F0ECF">
        <w:t>esearch</w:t>
      </w:r>
      <w:r w:rsidR="00D65C71" w:rsidDel="00D65C71">
        <w:t xml:space="preserve"> </w:t>
      </w:r>
      <w:r w:rsidR="00852618">
        <w:t xml:space="preserve">specialists </w:t>
      </w:r>
      <w:r w:rsidR="00397C4E">
        <w:t xml:space="preserve">in the field </w:t>
      </w:r>
      <w:r w:rsidR="00B000A1">
        <w:t>and</w:t>
      </w:r>
      <w:r w:rsidR="00A5010D">
        <w:t xml:space="preserve"> </w:t>
      </w:r>
      <w:r w:rsidR="00397C4E">
        <w:t xml:space="preserve">those established </w:t>
      </w:r>
      <w:r w:rsidR="00B000A1">
        <w:t xml:space="preserve">nurse staffing </w:t>
      </w:r>
      <w:r w:rsidR="00397C4E">
        <w:t xml:space="preserve">research groups who have </w:t>
      </w:r>
      <w:r w:rsidR="00B000A1">
        <w:t xml:space="preserve">successfully </w:t>
      </w:r>
      <w:r w:rsidR="00397C4E">
        <w:t>deliver</w:t>
      </w:r>
      <w:r w:rsidR="00B000A1">
        <w:t>ed</w:t>
      </w:r>
      <w:r w:rsidR="00397C4E">
        <w:t xml:space="preserve"> research </w:t>
      </w:r>
      <w:r w:rsidR="00B000A1">
        <w:t xml:space="preserve">involving </w:t>
      </w:r>
      <w:r w:rsidR="00397C4E">
        <w:t>gather</w:t>
      </w:r>
      <w:r w:rsidR="00B000A1">
        <w:t>ing</w:t>
      </w:r>
      <w:r w:rsidR="00397C4E">
        <w:t xml:space="preserve"> and analys</w:t>
      </w:r>
      <w:r w:rsidR="00B000A1">
        <w:t>ing</w:t>
      </w:r>
      <w:r w:rsidR="00397C4E">
        <w:t xml:space="preserve"> data at scale and across multiple </w:t>
      </w:r>
      <w:r w:rsidR="00A5010D">
        <w:t>si</w:t>
      </w:r>
      <w:r w:rsidR="00397C4E">
        <w:t>t</w:t>
      </w:r>
      <w:r w:rsidR="00A5010D">
        <w:t>e</w:t>
      </w:r>
      <w:r w:rsidR="00397C4E">
        <w:t>s</w:t>
      </w:r>
      <w:r w:rsidR="00486981">
        <w:t xml:space="preserve">. </w:t>
      </w:r>
    </w:p>
    <w:p w14:paraId="7DA3EC8E" w14:textId="77777777" w:rsidR="00A55CBC" w:rsidRPr="008E1920" w:rsidRDefault="00A55CBC" w:rsidP="00A55CBC">
      <w:pPr>
        <w:rPr>
          <w:b/>
          <w:szCs w:val="24"/>
        </w:rPr>
      </w:pPr>
      <w:r w:rsidRPr="008E1920">
        <w:rPr>
          <w:b/>
          <w:szCs w:val="24"/>
        </w:rPr>
        <w:t>Acknowledgements</w:t>
      </w:r>
    </w:p>
    <w:p w14:paraId="14B6ED9D" w14:textId="4C050E8E" w:rsidR="00A55CBC" w:rsidRPr="008E1920" w:rsidRDefault="00A55CBC" w:rsidP="00A55CBC">
      <w:pPr>
        <w:rPr>
          <w:szCs w:val="24"/>
          <w:lang w:val="en"/>
        </w:rPr>
      </w:pPr>
      <w:r w:rsidRPr="008E1920">
        <w:rPr>
          <w:szCs w:val="24"/>
          <w:lang w:val="en"/>
        </w:rPr>
        <w:t>This review was funded by the National Institute for Health Research</w:t>
      </w:r>
      <w:r w:rsidR="009A33DD">
        <w:rPr>
          <w:szCs w:val="24"/>
          <w:lang w:val="en"/>
        </w:rPr>
        <w:t>’s</w:t>
      </w:r>
      <w:r w:rsidRPr="008E1920">
        <w:rPr>
          <w:szCs w:val="24"/>
          <w:lang w:val="en"/>
        </w:rPr>
        <w:t xml:space="preserve"> Health Services &amp; Delivery Research </w:t>
      </w:r>
      <w:proofErr w:type="spellStart"/>
      <w:r w:rsidRPr="008E1920">
        <w:rPr>
          <w:szCs w:val="24"/>
          <w:lang w:val="en"/>
        </w:rPr>
        <w:t>programme</w:t>
      </w:r>
      <w:proofErr w:type="spellEnd"/>
      <w:r w:rsidRPr="008E1920">
        <w:rPr>
          <w:szCs w:val="24"/>
          <w:lang w:val="en"/>
        </w:rPr>
        <w:t xml:space="preserve"> (grant number 14/194/21). </w:t>
      </w:r>
      <w:r w:rsidR="00165786" w:rsidRPr="00165786">
        <w:rPr>
          <w:szCs w:val="24"/>
          <w:lang w:val="en"/>
        </w:rPr>
        <w:t xml:space="preserve">The views expressed are those of the author(s) and not necessarily those of the </w:t>
      </w:r>
      <w:proofErr w:type="spellStart"/>
      <w:r w:rsidR="00165786" w:rsidRPr="00165786">
        <w:rPr>
          <w:szCs w:val="24"/>
          <w:lang w:val="en"/>
        </w:rPr>
        <w:t>the</w:t>
      </w:r>
      <w:proofErr w:type="spellEnd"/>
      <w:r w:rsidR="00165786" w:rsidRPr="00165786">
        <w:rPr>
          <w:szCs w:val="24"/>
          <w:lang w:val="en"/>
        </w:rPr>
        <w:t xml:space="preserve"> National Institute for Health Research’s Health, the Department of Health and Social Care, ‘arms’ length bodies or other government departments.</w:t>
      </w:r>
      <w:r w:rsidR="00165786">
        <w:rPr>
          <w:szCs w:val="24"/>
          <w:lang w:val="en"/>
        </w:rPr>
        <w:t xml:space="preserve"> </w:t>
      </w:r>
      <w:r w:rsidR="008A6236">
        <w:rPr>
          <w:szCs w:val="24"/>
          <w:lang w:val="en"/>
        </w:rPr>
        <w:t xml:space="preserve">The funding source had no role </w:t>
      </w:r>
      <w:r w:rsidR="008A6236" w:rsidRPr="008A6236">
        <w:rPr>
          <w:szCs w:val="24"/>
          <w:lang w:val="en"/>
        </w:rPr>
        <w:t>in the review design; in the collection, analysis and interpretation of papers; in the writing of the report; or in the decision to submit the article for publication.</w:t>
      </w:r>
      <w:r w:rsidR="008A6236">
        <w:rPr>
          <w:color w:val="505050"/>
          <w:sz w:val="23"/>
          <w:szCs w:val="23"/>
          <w:lang w:val="en"/>
        </w:rPr>
        <w:t xml:space="preserve"> </w:t>
      </w:r>
    </w:p>
    <w:p w14:paraId="0A3B1BE1" w14:textId="48EFE912" w:rsidR="00054C12" w:rsidRDefault="009654E2" w:rsidP="0080108C">
      <w:pPr>
        <w:pStyle w:val="Heading1"/>
        <w:spacing w:line="480" w:lineRule="auto"/>
      </w:pPr>
      <w:r>
        <w:lastRenderedPageBreak/>
        <w:t>References</w:t>
      </w:r>
    </w:p>
    <w:p w14:paraId="0EE28851" w14:textId="77777777" w:rsidR="00ED6035" w:rsidRPr="00ED6035" w:rsidRDefault="00054C12" w:rsidP="00ED6035">
      <w:pPr>
        <w:pStyle w:val="EndNoteBibliography"/>
        <w:spacing w:after="240"/>
      </w:pPr>
      <w:r>
        <w:rPr>
          <w:rFonts w:cstheme="minorBidi"/>
          <w:b/>
        </w:rPr>
        <w:fldChar w:fldCharType="begin"/>
      </w:r>
      <w:r>
        <w:rPr>
          <w:b/>
        </w:rPr>
        <w:instrText xml:space="preserve"> ADDIN EN.REFLIST </w:instrText>
      </w:r>
      <w:r>
        <w:rPr>
          <w:rFonts w:cstheme="minorBidi"/>
          <w:b/>
        </w:rPr>
        <w:fldChar w:fldCharType="separate"/>
      </w:r>
      <w:r w:rsidR="00ED6035" w:rsidRPr="00ED6035">
        <w:t>Abernathy, W.J., Baloff, N., Hershey, J.C., Wandel, S., 1973. A three-stage manpower planning and scheduling model—a service-sector example. Operations Research 21 (3), 693-711.</w:t>
      </w:r>
    </w:p>
    <w:p w14:paraId="3050C816" w14:textId="77777777" w:rsidR="00ED6035" w:rsidRPr="00ED6035" w:rsidRDefault="00ED6035" w:rsidP="00ED6035">
      <w:pPr>
        <w:pStyle w:val="EndNoteBibliography"/>
        <w:spacing w:after="240"/>
      </w:pPr>
      <w:r w:rsidRPr="00ED6035">
        <w:t>Aiken, L.H., Sloane, D., Griffiths, P., Rafferty, A.M., Bruyneel, L., McHugh, M., Maier, C.B., Moreno-Casbas, T., Ball, J.E., Ausserhofer, D., Sermeus, W., Consortium, R.C., 2017. Nursing skill mix in European hospitals: cross-sectional study of the association with mortality, patient ratings, and quality of care. BMJ Qual Saf 26 (7), 559-568.</w:t>
      </w:r>
    </w:p>
    <w:p w14:paraId="60333CC6" w14:textId="77777777" w:rsidR="00ED6035" w:rsidRPr="00ED6035" w:rsidRDefault="00ED6035" w:rsidP="00ED6035">
      <w:pPr>
        <w:pStyle w:val="EndNoteBibliography"/>
        <w:spacing w:after="240"/>
      </w:pPr>
      <w:r w:rsidRPr="00ED6035">
        <w:t>Aiken, L.H., Sloane, D.M., Bruyneel, L., Van den Heede, K., Griffiths, P., Busse, R., Diomidous, M., Kinnunen, J., Kózka, M., Lesaffre, E., McHugh, M.D., Moreno-Casbas, M.T., Rafferty, A.M., Schwendimann, R., Scott, P.A., Tishelman, C., van Achterberg, T., Sermeus, W., 2014. Nurse staffing and education and hospital mortality in nine European countries: a retrospective observational study. The Lancet 383 (9931), 1824-1830.</w:t>
      </w:r>
    </w:p>
    <w:p w14:paraId="6DC60BDA" w14:textId="77777777" w:rsidR="00ED6035" w:rsidRPr="00ED6035" w:rsidRDefault="00ED6035" w:rsidP="00ED6035">
      <w:pPr>
        <w:pStyle w:val="EndNoteBibliography"/>
        <w:spacing w:after="240"/>
      </w:pPr>
      <w:r w:rsidRPr="00ED6035">
        <w:t>Allocate software, 2017. SafeCare.</w:t>
      </w:r>
    </w:p>
    <w:p w14:paraId="3E6E0048" w14:textId="77777777" w:rsidR="00ED6035" w:rsidRPr="00ED6035" w:rsidRDefault="00ED6035" w:rsidP="00ED6035">
      <w:pPr>
        <w:pStyle w:val="EndNoteBibliography"/>
        <w:spacing w:after="240"/>
      </w:pPr>
      <w:r w:rsidRPr="00ED6035">
        <w:t>Ayer, T., Alagoz, O., Stout, N.K., Burnside, E.S., 2015. Heterogeneity in women’s adherence and its role in optimal breast cancer screening policies. Management Science 62 (5), 1339-1362.</w:t>
      </w:r>
    </w:p>
    <w:p w14:paraId="17610769" w14:textId="77777777" w:rsidR="00ED6035" w:rsidRPr="00ED6035" w:rsidRDefault="00ED6035" w:rsidP="00ED6035">
      <w:pPr>
        <w:pStyle w:val="EndNoteBibliography"/>
        <w:spacing w:after="240"/>
      </w:pPr>
      <w:r w:rsidRPr="00ED6035">
        <w:t>Ball, J.E., Bruyneel, L., Aiken, L.H., Sermeus, W., Sloane, D.M., Rafferty, A.M., Lindqvist, R., Tishelman, C., Griffiths, P., Consortium, R.N.C., 2017. Post-operative mortality, missed care and nurse staffing in nine countries: A cross-sectional study. In: International Journal of Nursing Studies.</w:t>
      </w:r>
    </w:p>
    <w:p w14:paraId="65A5173D" w14:textId="77777777" w:rsidR="00ED6035" w:rsidRPr="00ED6035" w:rsidRDefault="00ED6035" w:rsidP="00ED6035">
      <w:pPr>
        <w:pStyle w:val="EndNoteBibliography"/>
        <w:spacing w:after="240"/>
      </w:pPr>
      <w:r w:rsidRPr="00ED6035">
        <w:t>Brusco, M.J., Futch, J., Showalter, M.J., 1993. Nurse staff planning under conditions of a nursing shortage. The Journal Of Nursing Administration 23 (7-8), 58-64.</w:t>
      </w:r>
    </w:p>
    <w:p w14:paraId="70C60E69" w14:textId="77777777" w:rsidR="00ED6035" w:rsidRPr="00ED6035" w:rsidRDefault="00ED6035" w:rsidP="00ED6035">
      <w:pPr>
        <w:pStyle w:val="EndNoteBibliography"/>
        <w:spacing w:after="240"/>
      </w:pPr>
      <w:r w:rsidRPr="00ED6035">
        <w:t>Buchan, J., Ball, J., O’May, F., 2001. If changing skill mix is the answer, what is the question? Journal of Health Services Research &amp; Policy 6 (4), 233-238.</w:t>
      </w:r>
    </w:p>
    <w:p w14:paraId="6B0AB787" w14:textId="77777777" w:rsidR="00ED6035" w:rsidRPr="00ED6035" w:rsidRDefault="00ED6035" w:rsidP="00ED6035">
      <w:pPr>
        <w:pStyle w:val="EndNoteBibliography"/>
        <w:spacing w:after="240"/>
      </w:pPr>
      <w:r w:rsidRPr="00ED6035">
        <w:t>Burke, E.K., De Causmaecker, P., Berghe, G.V., Van Landeghem, H., 2004. The state of the art of nurse rostering. Journal of scheduling 7 (6), 441-499.</w:t>
      </w:r>
    </w:p>
    <w:p w14:paraId="3923A0E3" w14:textId="77777777" w:rsidR="00ED6035" w:rsidRPr="00ED6035" w:rsidRDefault="00ED6035" w:rsidP="00ED6035">
      <w:pPr>
        <w:pStyle w:val="EndNoteBibliography"/>
        <w:spacing w:after="240"/>
      </w:pPr>
      <w:r w:rsidRPr="00ED6035">
        <w:t>Davis, A., Mehrotra, S., Holl, J., Daskin, M.S., 2014. Nurse Staffing under Demand Uncertainty to Reduce Costs and Enhance Patient Safety. Asia-Pacific Journal of Operational Research 31 (01), 1-19.</w:t>
      </w:r>
    </w:p>
    <w:p w14:paraId="77C4A3AE" w14:textId="77777777" w:rsidR="00ED6035" w:rsidRPr="00ED6035" w:rsidRDefault="00ED6035" w:rsidP="00ED6035">
      <w:pPr>
        <w:pStyle w:val="EndNoteBibliography"/>
        <w:spacing w:after="240"/>
      </w:pPr>
      <w:r w:rsidRPr="00ED6035">
        <w:t>De Causmaecker, P., Vanden Berghe, G., 2011. A categorisation of nurse rostering problems. Journal of Scheduling 14 (1), 3-16.</w:t>
      </w:r>
    </w:p>
    <w:p w14:paraId="32D32549" w14:textId="77777777" w:rsidR="00ED6035" w:rsidRPr="00ED6035" w:rsidRDefault="00ED6035" w:rsidP="00ED6035">
      <w:pPr>
        <w:pStyle w:val="EndNoteBibliography"/>
        <w:spacing w:after="240"/>
      </w:pPr>
      <w:r w:rsidRPr="00ED6035">
        <w:t>De Véricourt, F., Jennings, O.B., 2011. Nurse staffing in medical units: A queueing perspective. Operations Research 59 (6), 1320-1331.</w:t>
      </w:r>
    </w:p>
    <w:p w14:paraId="165065A2" w14:textId="77777777" w:rsidR="00ED6035" w:rsidRPr="00ED6035" w:rsidRDefault="00ED6035" w:rsidP="00ED6035">
      <w:pPr>
        <w:pStyle w:val="EndNoteBibliography"/>
        <w:spacing w:after="240"/>
      </w:pPr>
      <w:r w:rsidRPr="00ED6035">
        <w:t>Donaldson, N., Bolton, L.B., Aydin, C., Brown, D., Elashoff, J.D., Sandhu, M., 2005. Impact of California's licensed nurse-patient ratios on unit-level nurse staffing and patient outcomes. Policy Polit Nurs Pract 6 (3), 198-210.</w:t>
      </w:r>
    </w:p>
    <w:p w14:paraId="3359E870" w14:textId="77777777" w:rsidR="00ED6035" w:rsidRPr="00ED6035" w:rsidRDefault="00ED6035" w:rsidP="00ED6035">
      <w:pPr>
        <w:pStyle w:val="EndNoteBibliography"/>
        <w:spacing w:after="240"/>
      </w:pPr>
      <w:r w:rsidRPr="00ED6035">
        <w:t>Fagerstrom, L., Kinnunen, M., Saarela, J., 2018. Nursing workload, patient safety incidents and mortality: an observational study from Finland. BMJ Open 8 (4), e016367.</w:t>
      </w:r>
    </w:p>
    <w:p w14:paraId="24D00EB7" w14:textId="77777777" w:rsidR="00ED6035" w:rsidRPr="00ED6035" w:rsidRDefault="00ED6035" w:rsidP="00ED6035">
      <w:pPr>
        <w:pStyle w:val="EndNoteBibliography"/>
        <w:spacing w:after="240"/>
      </w:pPr>
      <w:r w:rsidRPr="00ED6035">
        <w:t>Fagerström, L., Lønning, K., Andersen, M.H., 2014. The RAFAELA system: a workforce planning tool for nurse staffing and human resource management. Nursing Management 21 (2), 30-36.</w:t>
      </w:r>
    </w:p>
    <w:p w14:paraId="2CE617EA" w14:textId="77777777" w:rsidR="00ED6035" w:rsidRPr="00ED6035" w:rsidRDefault="00ED6035" w:rsidP="00ED6035">
      <w:pPr>
        <w:pStyle w:val="EndNoteBibliography"/>
        <w:spacing w:after="240"/>
      </w:pPr>
      <w:r w:rsidRPr="00ED6035">
        <w:lastRenderedPageBreak/>
        <w:t>Fasoli, D.R., Haddock, K.S., 2010. Results of an integrative review of patient classification systems. Annual Review of Nursing Research 28, 295-316.</w:t>
      </w:r>
    </w:p>
    <w:p w14:paraId="5EE09F6D" w14:textId="77777777" w:rsidR="00ED6035" w:rsidRPr="00ED6035" w:rsidRDefault="00ED6035" w:rsidP="00ED6035">
      <w:pPr>
        <w:pStyle w:val="EndNoteBibliography"/>
        <w:spacing w:after="240"/>
      </w:pPr>
      <w:r w:rsidRPr="00ED6035">
        <w:t>Francis, R., 2013. Report of the Mid Staffordshire NHS Foundation Inquiry. The Stationary Office, London.</w:t>
      </w:r>
    </w:p>
    <w:p w14:paraId="67EFA135" w14:textId="77777777" w:rsidR="00ED6035" w:rsidRPr="00ED6035" w:rsidRDefault="00ED6035" w:rsidP="00ED6035">
      <w:pPr>
        <w:pStyle w:val="EndNoteBibliography"/>
        <w:spacing w:after="240"/>
      </w:pPr>
      <w:r w:rsidRPr="00ED6035">
        <w:t>Griffiths, P., Ball, J., Bloor, K., Böhning, D., Briggs, J., Dall’Ora, C., De Iongh, A., Jones, J., Kovacs, C., Maruotti, A., Meredith, P., Prytherch, D., Recio Saucedo, A., Redfern, O., Schmidt, P., Sinden, N., Smith, G., 2018b. Nurse staffing levels, missed vital signs and mortality in hospitals: retrospective longitudinal observational study. Health Serv Deliv Res 6 (38).</w:t>
      </w:r>
    </w:p>
    <w:p w14:paraId="0DA4B961" w14:textId="77777777" w:rsidR="00ED6035" w:rsidRPr="00ED6035" w:rsidRDefault="00ED6035" w:rsidP="00ED6035">
      <w:pPr>
        <w:pStyle w:val="EndNoteBibliography"/>
        <w:spacing w:after="240"/>
      </w:pPr>
      <w:r w:rsidRPr="00ED6035">
        <w:t>Griffiths, P., Ball, J., Drennan, J., Dall'Ora, C., Jones, J., Maruotti, A., Pope, C., Recio Saucedo, A., Simon, M., 2016. Nurse staffing and patient outcomes: Strengths and limitations of the evidence to inform policy and practice. A review and discussion paper based on evidence reviewed for the National Institute for Health and Care Excellence Safe Staffing guideline development. Int J Nurs Stud 63, 213-225.</w:t>
      </w:r>
    </w:p>
    <w:p w14:paraId="1F56C339" w14:textId="77777777" w:rsidR="00ED6035" w:rsidRPr="00ED6035" w:rsidRDefault="00ED6035" w:rsidP="00ED6035">
      <w:pPr>
        <w:pStyle w:val="EndNoteBibliography"/>
        <w:spacing w:after="240"/>
      </w:pPr>
      <w:r w:rsidRPr="00ED6035">
        <w:t>Griffiths, P., Dall'Ora, C., Simon, M., Ball, J., Lindqvist, R., Rafferty, A., al., e., 2014. Nurses' shift length and overtime working in 12 European countries: the association with perceived quality of care and patient safety. Med Care 52, 975-981.</w:t>
      </w:r>
    </w:p>
    <w:p w14:paraId="06723A1C" w14:textId="77777777" w:rsidR="00ED6035" w:rsidRPr="00ED6035" w:rsidRDefault="00ED6035" w:rsidP="00ED6035">
      <w:pPr>
        <w:pStyle w:val="EndNoteBibliography"/>
        <w:spacing w:after="240"/>
      </w:pPr>
      <w:r w:rsidRPr="00ED6035">
        <w:t>Griffiths, P., Maruotti, A., Recio Saucedo, A., Redfern, O.C., Ball, J.E., Briggs, J., Dall'Ora, C., Schmidt, P.E., Smith, G.B., 2018a. Nurse staffing, nursing assistants and hospital mortality: retrospective longitudinal cohort study. BMJ Qual Saf.</w:t>
      </w:r>
    </w:p>
    <w:p w14:paraId="67B608B9" w14:textId="77777777" w:rsidR="00ED6035" w:rsidRPr="00ED6035" w:rsidRDefault="00ED6035" w:rsidP="00ED6035">
      <w:pPr>
        <w:pStyle w:val="EndNoteBibliography"/>
        <w:spacing w:after="240"/>
      </w:pPr>
      <w:r w:rsidRPr="00ED6035">
        <w:t>Griffiths, P., Recio-Saucedo, A., Dall'Ora, C., Briggs, J., Maruotti, A., Meredith, P., Smith, G.B., Ball, J., 2018c. The association between nurse staffing and omissions in nursing care: A systematic review. J Adv Nurs 74 (7), 1474-1487.</w:t>
      </w:r>
    </w:p>
    <w:p w14:paraId="22921ED7" w14:textId="77777777" w:rsidR="00ED6035" w:rsidRPr="00ED6035" w:rsidRDefault="00ED6035" w:rsidP="00ED6035">
      <w:pPr>
        <w:pStyle w:val="EndNoteBibliography"/>
        <w:spacing w:after="240"/>
      </w:pPr>
      <w:r w:rsidRPr="00ED6035">
        <w:t>Günal, M.M., Pidd, M., 2010. Discrete event simulation for performance modelling in health care: a review of the literature. Journal of Simulation 4 (1), 42-51.</w:t>
      </w:r>
    </w:p>
    <w:p w14:paraId="0C8F2ECC" w14:textId="77777777" w:rsidR="00ED6035" w:rsidRPr="00ED6035" w:rsidRDefault="00ED6035" w:rsidP="00ED6035">
      <w:pPr>
        <w:pStyle w:val="EndNoteBibliography"/>
        <w:spacing w:after="240"/>
      </w:pPr>
      <w:r w:rsidRPr="00ED6035">
        <w:t>Gupta, D., Denton, B., 2008. Appointment scheduling in health care: Challenges and opportunities. IIE transactions 40 (9), 800-819.</w:t>
      </w:r>
    </w:p>
    <w:p w14:paraId="18B170DC" w14:textId="77777777" w:rsidR="00ED6035" w:rsidRPr="00ED6035" w:rsidRDefault="00ED6035" w:rsidP="00ED6035">
      <w:pPr>
        <w:pStyle w:val="EndNoteBibliography"/>
        <w:spacing w:after="240"/>
      </w:pPr>
      <w:r w:rsidRPr="00ED6035">
        <w:t>Harper, P.R., Powell, N.H., Williams, J.E., 2010. Modelling the size and skill-mix of hospital nursing teams. Journal of the Operational Research Society 61 (5), 768-779.</w:t>
      </w:r>
    </w:p>
    <w:p w14:paraId="28399A73" w14:textId="77777777" w:rsidR="00ED6035" w:rsidRPr="00ED6035" w:rsidRDefault="00ED6035" w:rsidP="00ED6035">
      <w:pPr>
        <w:pStyle w:val="EndNoteBibliography"/>
        <w:spacing w:after="240"/>
      </w:pPr>
      <w:r w:rsidRPr="00ED6035">
        <w:t>Hulshof, P.J.H., Kortbeek, N., Boucherie, R.J., Hans, E.W., Bakker, P.J.M., 2012. Taxonomic classification of planning decisions in health care: a structured review of the state of the art in OR/MS. Health Systems 1 (2), 129-175.</w:t>
      </w:r>
    </w:p>
    <w:p w14:paraId="54EB374B" w14:textId="77777777" w:rsidR="00ED6035" w:rsidRPr="00ED6035" w:rsidRDefault="00ED6035" w:rsidP="00ED6035">
      <w:pPr>
        <w:pStyle w:val="EndNoteBibliography"/>
        <w:spacing w:after="240"/>
      </w:pPr>
      <w:r w:rsidRPr="00ED6035">
        <w:t>Hurst, K., 2003. Selecting and Applying Methods for Estimating the Size and Mix of Nursing Teams: A Systematic Review of the Literature Commissioned by the Department of Health. Nuffield Institute for Health.</w:t>
      </w:r>
    </w:p>
    <w:p w14:paraId="6601CAF4" w14:textId="77777777" w:rsidR="00ED6035" w:rsidRPr="00ED6035" w:rsidRDefault="00ED6035" w:rsidP="00ED6035">
      <w:pPr>
        <w:pStyle w:val="EndNoteBibliography"/>
        <w:spacing w:after="240"/>
      </w:pPr>
      <w:r w:rsidRPr="00ED6035">
        <w:t>Ingolfsson, A., Budge, S., Erkut, E., 2008. Optimal ambulance location with random delays and travel times. Health Care Management Science 11 (3), 262-274.</w:t>
      </w:r>
    </w:p>
    <w:p w14:paraId="69A9B0B9" w14:textId="77777777" w:rsidR="00ED6035" w:rsidRPr="00ED6035" w:rsidRDefault="00ED6035" w:rsidP="00ED6035">
      <w:pPr>
        <w:pStyle w:val="EndNoteBibliography"/>
        <w:spacing w:after="240"/>
      </w:pPr>
      <w:r w:rsidRPr="00ED6035">
        <w:t>Jones, T.L., Hamilton, P., Murry, N., 2015. Unfinished nursing care, missed care, and implicitly rationed care: State of the science review. Int J Nurs Stud 52 (6), 1121-1137.</w:t>
      </w:r>
    </w:p>
    <w:p w14:paraId="1CD67270" w14:textId="77777777" w:rsidR="00ED6035" w:rsidRPr="00ED6035" w:rsidRDefault="00ED6035" w:rsidP="00ED6035">
      <w:pPr>
        <w:pStyle w:val="EndNoteBibliography"/>
        <w:spacing w:after="240"/>
      </w:pPr>
      <w:r w:rsidRPr="00ED6035">
        <w:lastRenderedPageBreak/>
        <w:t>Junttila, J.K., Koivu, A., Fagerström, L., Haatainen, K., Nykänen, P., 2016. Hospital mortality and optimality of nursing workload: A study on the predictive validity of the RAFAELA Nursing Intensity and Staffing system. International Journal of Nursing Studies 60, 46-53.</w:t>
      </w:r>
    </w:p>
    <w:p w14:paraId="49398A70" w14:textId="77777777" w:rsidR="00ED6035" w:rsidRPr="00ED6035" w:rsidRDefault="00ED6035" w:rsidP="00ED6035">
      <w:pPr>
        <w:pStyle w:val="EndNoteBibliography"/>
        <w:spacing w:after="240"/>
      </w:pPr>
      <w:r w:rsidRPr="00ED6035">
        <w:t>Kane, R.L., Shamliyan, T.A., Mueller, C., Duval, S., Wilt, T.J., 2007. The Association of Registered Nurse Staffing Levels and Patient Outcomes: Systematic Review and Meta-Analysis. Medical Care 45 (12), 1195-1204.</w:t>
      </w:r>
    </w:p>
    <w:p w14:paraId="4BDD6B3F" w14:textId="77777777" w:rsidR="00ED6035" w:rsidRPr="00ED6035" w:rsidRDefault="00ED6035" w:rsidP="00ED6035">
      <w:pPr>
        <w:pStyle w:val="EndNoteBibliography"/>
        <w:spacing w:after="240"/>
      </w:pPr>
      <w:r w:rsidRPr="00ED6035">
        <w:t>Keogh, B., 2013. Review into the quality of care and treatment provided by 14 hospital trusts in England: overview report. NHS.</w:t>
      </w:r>
    </w:p>
    <w:p w14:paraId="1032B92B" w14:textId="77777777" w:rsidR="00ED6035" w:rsidRPr="00ED6035" w:rsidRDefault="00ED6035" w:rsidP="00ED6035">
      <w:pPr>
        <w:pStyle w:val="EndNoteBibliography"/>
        <w:spacing w:after="240"/>
      </w:pPr>
      <w:r w:rsidRPr="00ED6035">
        <w:t>Kessler, I., Heron, P., Dopson, S., Magee, H., Swain, D., Askham, J., 2010. The nature and consequences of support workers in a hospital setting. NIHR Service Delivery and Organisation programme.</w:t>
      </w:r>
    </w:p>
    <w:p w14:paraId="5AD016B7" w14:textId="77777777" w:rsidR="00ED6035" w:rsidRPr="00ED6035" w:rsidRDefault="00ED6035" w:rsidP="00ED6035">
      <w:pPr>
        <w:pStyle w:val="EndNoteBibliography"/>
        <w:spacing w:after="240"/>
      </w:pPr>
      <w:r w:rsidRPr="00ED6035">
        <w:t>Lewinski-Corwin, E.H., 1922. The hospital nursing situation. American Journal of Nursing 22 (8), 603-606.</w:t>
      </w:r>
    </w:p>
    <w:p w14:paraId="4B47C941" w14:textId="77777777" w:rsidR="00ED6035" w:rsidRPr="00ED6035" w:rsidRDefault="00ED6035" w:rsidP="00ED6035">
      <w:pPr>
        <w:pStyle w:val="EndNoteBibliography"/>
        <w:spacing w:after="240"/>
      </w:pPr>
      <w:r w:rsidRPr="00ED6035">
        <w:t>Li, Y., Chen, J., Cai, X., 2007. An integrated staff-sizing approach considering feasibility of scheduling decision. Annals of Operations Research 155 (1), 361-390.</w:t>
      </w:r>
    </w:p>
    <w:p w14:paraId="15424924" w14:textId="77777777" w:rsidR="00ED6035" w:rsidRPr="00ED6035" w:rsidRDefault="00ED6035" w:rsidP="00ED6035">
      <w:pPr>
        <w:pStyle w:val="EndNoteBibliography"/>
        <w:spacing w:after="240"/>
      </w:pPr>
      <w:r w:rsidRPr="00ED6035">
        <w:t>Maass, K.L., Liu, B., Daskin, M.S., Duck, M., Wang, Z., Mwenesi, R., Schapiro, H., 2017. Incorporating nurse absenteeism into staffing with demand uncertainty. Health Care Management Science 20 (1), 141-155.</w:t>
      </w:r>
    </w:p>
    <w:p w14:paraId="461C0841" w14:textId="77777777" w:rsidR="00ED6035" w:rsidRPr="00ED6035" w:rsidRDefault="00ED6035" w:rsidP="00ED6035">
      <w:pPr>
        <w:pStyle w:val="EndNoteBibliography"/>
        <w:spacing w:after="240"/>
      </w:pPr>
      <w:r w:rsidRPr="00ED6035">
        <w:t>Manzi, S., Chalk, D., Day, J., Pearson, M., Lang, I., Stein, K., Pitt, M., 2018. A novel modelling and simulation capacity development initiative for the National Health Service. BMJ Simulation and Technology Enhanced Learning 4 (2), 97-98.</w:t>
      </w:r>
    </w:p>
    <w:p w14:paraId="0047A25D" w14:textId="77777777" w:rsidR="00ED6035" w:rsidRPr="00ED6035" w:rsidRDefault="00ED6035" w:rsidP="00ED6035">
      <w:pPr>
        <w:pStyle w:val="EndNoteBibliography"/>
        <w:spacing w:after="240"/>
      </w:pPr>
      <w:r w:rsidRPr="00ED6035">
        <w:t>Mincsovics, G., Dellaert, N., 2010. Stochastic dynamic nursing service budgeting. Annals of Operations Research 178 (1), 5-21.</w:t>
      </w:r>
    </w:p>
    <w:p w14:paraId="616C74E5" w14:textId="77777777" w:rsidR="00ED6035" w:rsidRPr="00ED6035" w:rsidRDefault="00ED6035" w:rsidP="00ED6035">
      <w:pPr>
        <w:pStyle w:val="EndNoteBibliography"/>
        <w:spacing w:after="240"/>
      </w:pPr>
      <w:r w:rsidRPr="00ED6035">
        <w:t>Monks, T., 2016. Operational research as implementation science: definitions, challenges and research priorities. Implement Sci 11 (1), 81.</w:t>
      </w:r>
    </w:p>
    <w:p w14:paraId="1E7B70A6" w14:textId="77777777" w:rsidR="00ED6035" w:rsidRPr="00ED6035" w:rsidRDefault="00ED6035" w:rsidP="00ED6035">
      <w:pPr>
        <w:pStyle w:val="EndNoteBibliography"/>
        <w:spacing w:after="240"/>
      </w:pPr>
      <w:r w:rsidRPr="00ED6035">
        <w:t>National Institute for Health and Care Excellence, 2014. Safe staffing for nursing in adult inpatient wards in acute hospitals.</w:t>
      </w:r>
    </w:p>
    <w:p w14:paraId="30D2EC90" w14:textId="77777777" w:rsidR="00ED6035" w:rsidRPr="00ED6035" w:rsidRDefault="00ED6035" w:rsidP="00ED6035">
      <w:pPr>
        <w:pStyle w:val="EndNoteBibliography"/>
        <w:spacing w:after="240"/>
      </w:pPr>
      <w:r w:rsidRPr="00ED6035">
        <w:t>Needleman, J., Buerhaus, P., Pankratz, V.S., Leibson, C.L., Stevens, S.R., Harris, M., 2011. Nurse staffing and inpatient hospital mortality. New England Journal of Medicine 364 (11), 1037-1045.</w:t>
      </w:r>
    </w:p>
    <w:p w14:paraId="160E97AE" w14:textId="77777777" w:rsidR="00ED6035" w:rsidRPr="00ED6035" w:rsidRDefault="00ED6035" w:rsidP="00ED6035">
      <w:pPr>
        <w:pStyle w:val="EndNoteBibliography"/>
        <w:spacing w:after="240"/>
      </w:pPr>
      <w:r w:rsidRPr="00ED6035">
        <w:t>Paul, J.A., MacDonald, L., 2014. Modeling the benefits of cross-training to address the nursing shortage. International Journal of Production Economics 150, 83-95.</w:t>
      </w:r>
    </w:p>
    <w:p w14:paraId="2C516587" w14:textId="77777777" w:rsidR="00ED6035" w:rsidRPr="00ED6035" w:rsidRDefault="00ED6035" w:rsidP="00ED6035">
      <w:pPr>
        <w:pStyle w:val="EndNoteBibliography"/>
        <w:spacing w:after="240"/>
      </w:pPr>
      <w:r w:rsidRPr="00ED6035">
        <w:t>Punnakitikashem, P., Rosenberber, J.M., Buckley-Behan, D.F., 2013. A stochastic programming approach for integrated nurse staffing and assignment. IIE Transactions (Institute of Industrial Engineers) 45 (10), 1059-1076.</w:t>
      </w:r>
    </w:p>
    <w:p w14:paraId="19547270" w14:textId="77777777" w:rsidR="00ED6035" w:rsidRPr="00ED6035" w:rsidRDefault="00ED6035" w:rsidP="00ED6035">
      <w:pPr>
        <w:pStyle w:val="EndNoteBibliography"/>
      </w:pPr>
      <w:r w:rsidRPr="00ED6035">
        <w:t>Royal College of Nursing, 2012. Mandatory nurse staffing levels. RCN</w:t>
      </w:r>
    </w:p>
    <w:p w14:paraId="20075B27" w14:textId="77777777" w:rsidR="00ED6035" w:rsidRPr="00ED6035" w:rsidRDefault="00ED6035" w:rsidP="00ED6035">
      <w:pPr>
        <w:pStyle w:val="EndNoteBibliography"/>
        <w:spacing w:after="240"/>
      </w:pPr>
      <w:r w:rsidRPr="00ED6035">
        <w:t>London.</w:t>
      </w:r>
    </w:p>
    <w:p w14:paraId="4627C001" w14:textId="77777777" w:rsidR="00ED6035" w:rsidRPr="00ED6035" w:rsidRDefault="00ED6035" w:rsidP="00ED6035">
      <w:pPr>
        <w:pStyle w:val="EndNoteBibliography"/>
        <w:spacing w:after="240"/>
      </w:pPr>
      <w:r w:rsidRPr="00ED6035">
        <w:lastRenderedPageBreak/>
        <w:t>Shamliyan, T.A., Kane, R.L., Mueller, C., Duval, S., Wilt, T.J., 2009. Cost savings associated with increased RN staffing in acute care hospitals: simulation exercise. Nursing Economics 27 (5), 302-314.</w:t>
      </w:r>
    </w:p>
    <w:p w14:paraId="11706D8C" w14:textId="77777777" w:rsidR="00ED6035" w:rsidRPr="00ED6035" w:rsidRDefault="00ED6035" w:rsidP="00ED6035">
      <w:pPr>
        <w:pStyle w:val="EndNoteBibliography"/>
        <w:spacing w:after="240"/>
      </w:pPr>
      <w:r w:rsidRPr="00ED6035">
        <w:t>Shekelle, P.G., 2013. Nurse–Patient Ratios as a Patient Safety Strategy: A Systematic Review. Annals of Internal Medicine 158 (5_Part_2), 404-409.</w:t>
      </w:r>
    </w:p>
    <w:p w14:paraId="7D698312" w14:textId="77777777" w:rsidR="00ED6035" w:rsidRPr="00ED6035" w:rsidRDefault="00ED6035" w:rsidP="00ED6035">
      <w:pPr>
        <w:pStyle w:val="EndNoteBibliography"/>
        <w:spacing w:after="240"/>
      </w:pPr>
      <w:r w:rsidRPr="00ED6035">
        <w:t>Sir, M.Y., Dundar, B., Barker Steege, L.M., Pasupathy, K.S., 2015. Nurse-patient assignment models considering patient acuity metrics and nurses' perceived workload. Journal Of Biomedical Informatics 55, 237-248.</w:t>
      </w:r>
    </w:p>
    <w:p w14:paraId="6AF4C131" w14:textId="77777777" w:rsidR="00ED6035" w:rsidRPr="00ED6035" w:rsidRDefault="00ED6035" w:rsidP="00ED6035">
      <w:pPr>
        <w:pStyle w:val="EndNoteBibliography"/>
        <w:spacing w:after="240"/>
      </w:pPr>
      <w:r w:rsidRPr="00ED6035">
        <w:t>Spetz, J., Harless, D.W., Herrera, C.-N., Mark, B.A., 2013. Using Minimum Nurse Staffing Regulations to Measure the Relationship Between Nursing and Hospital Quality of Care. Medical Care Research and Review.</w:t>
      </w:r>
    </w:p>
    <w:p w14:paraId="04D71330" w14:textId="77777777" w:rsidR="00ED6035" w:rsidRPr="00ED6035" w:rsidRDefault="00ED6035" w:rsidP="00ED6035">
      <w:pPr>
        <w:pStyle w:val="EndNoteBibliography"/>
        <w:spacing w:after="240"/>
      </w:pPr>
      <w:r w:rsidRPr="00ED6035">
        <w:t>Sundaramoorthi, D., Chen, V.C.P., Rosenberger, J.M., Kim, S.B., Buckley-Behan, D.F., 2010. A data-integrated simulation-based optimization for assigning nurses to patient admissions. Health Care Management Science 13 (3), 210-221.</w:t>
      </w:r>
    </w:p>
    <w:p w14:paraId="3FE18ED9" w14:textId="77777777" w:rsidR="00ED6035" w:rsidRPr="00ED6035" w:rsidRDefault="00ED6035" w:rsidP="00ED6035">
      <w:pPr>
        <w:pStyle w:val="EndNoteBibliography"/>
        <w:spacing w:after="240"/>
      </w:pPr>
      <w:r w:rsidRPr="00ED6035">
        <w:t>Telford, W.A., 1979. Determining nursing establishments. Health services manpower review 5 (4), 11-17.</w:t>
      </w:r>
    </w:p>
    <w:p w14:paraId="57D48D06" w14:textId="77777777" w:rsidR="00ED6035" w:rsidRPr="00ED6035" w:rsidRDefault="00ED6035" w:rsidP="00ED6035">
      <w:pPr>
        <w:pStyle w:val="EndNoteBibliography"/>
        <w:spacing w:after="240"/>
      </w:pPr>
      <w:r w:rsidRPr="00ED6035">
        <w:t>The Shelford group, 2014. Safer Nursing Care Tool Implementation Resource Pack. The Shelford Group.</w:t>
      </w:r>
    </w:p>
    <w:p w14:paraId="3090B14B" w14:textId="77777777" w:rsidR="00ED6035" w:rsidRPr="00ED6035" w:rsidRDefault="00ED6035" w:rsidP="00ED6035">
      <w:pPr>
        <w:pStyle w:val="EndNoteBibliography"/>
        <w:spacing w:after="240"/>
      </w:pPr>
      <w:r w:rsidRPr="00ED6035">
        <w:t>Twigg, D.E., Myers, H., Duffield, C., Giles, M., Evans, G., 2015. Is there an economic case for investing in nursing care--what does the literature tell us? J Adv Nurs 71 (5), 975-990.</w:t>
      </w:r>
    </w:p>
    <w:p w14:paraId="08577F1E" w14:textId="77777777" w:rsidR="00ED6035" w:rsidRPr="00ED6035" w:rsidRDefault="00ED6035" w:rsidP="00ED6035">
      <w:pPr>
        <w:pStyle w:val="EndNoteBibliography"/>
        <w:spacing w:after="240"/>
      </w:pPr>
      <w:r w:rsidRPr="00ED6035">
        <w:t>Venkataraman, R., Brusco, M.J., 1996. An integrated analysis of nurse staffing and scheduling policies. Omega 24 (1), 57-71.</w:t>
      </w:r>
    </w:p>
    <w:p w14:paraId="42A16049" w14:textId="77777777" w:rsidR="00ED6035" w:rsidRPr="00ED6035" w:rsidRDefault="00ED6035" w:rsidP="00ED6035">
      <w:pPr>
        <w:pStyle w:val="EndNoteBibliography"/>
      </w:pPr>
      <w:r w:rsidRPr="00ED6035">
        <w:t>Yankovic, N., Green, L.V., 2011. Identifying good nursing levels: A queuing approach. Operations Research 59 (4), 942-955.</w:t>
      </w:r>
    </w:p>
    <w:p w14:paraId="712EBD0D" w14:textId="6527CAF1" w:rsidR="005B2250" w:rsidRPr="005B2250" w:rsidRDefault="00054C12" w:rsidP="00782FFF">
      <w:r>
        <w:fldChar w:fldCharType="end"/>
      </w:r>
    </w:p>
    <w:sectPr w:rsidR="005B2250" w:rsidRPr="005B2250" w:rsidSect="005E0001">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BCDFB" w14:textId="77777777" w:rsidR="00C713D1" w:rsidRDefault="00C713D1" w:rsidP="00EF14C4">
      <w:pPr>
        <w:spacing w:after="0" w:line="240" w:lineRule="auto"/>
      </w:pPr>
      <w:r>
        <w:separator/>
      </w:r>
    </w:p>
  </w:endnote>
  <w:endnote w:type="continuationSeparator" w:id="0">
    <w:p w14:paraId="6FB3EDF2" w14:textId="77777777" w:rsidR="00C713D1" w:rsidRDefault="00C713D1" w:rsidP="00EF1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667087"/>
      <w:docPartObj>
        <w:docPartGallery w:val="Page Numbers (Bottom of Page)"/>
        <w:docPartUnique/>
      </w:docPartObj>
    </w:sdtPr>
    <w:sdtEndPr>
      <w:rPr>
        <w:noProof/>
      </w:rPr>
    </w:sdtEndPr>
    <w:sdtContent>
      <w:p w14:paraId="2165B517" w14:textId="5FBF3DF1" w:rsidR="00FF6AAF" w:rsidRDefault="00FF6AAF">
        <w:pPr>
          <w:pStyle w:val="Footer"/>
          <w:jc w:val="right"/>
        </w:pPr>
        <w:r>
          <w:fldChar w:fldCharType="begin"/>
        </w:r>
        <w:r>
          <w:instrText xml:space="preserve"> PAGE   \* MERGEFORMAT </w:instrText>
        </w:r>
        <w:r>
          <w:fldChar w:fldCharType="separate"/>
        </w:r>
        <w:r w:rsidR="005E0001">
          <w:rPr>
            <w:noProof/>
          </w:rPr>
          <w:t>14</w:t>
        </w:r>
        <w:r>
          <w:rPr>
            <w:noProof/>
          </w:rPr>
          <w:fldChar w:fldCharType="end"/>
        </w:r>
      </w:p>
    </w:sdtContent>
  </w:sdt>
  <w:p w14:paraId="09455421" w14:textId="77777777" w:rsidR="001A7EBB" w:rsidRDefault="001A7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6139BE" w14:textId="77777777" w:rsidR="00C713D1" w:rsidRDefault="00C713D1" w:rsidP="00EF14C4">
      <w:pPr>
        <w:spacing w:after="0" w:line="240" w:lineRule="auto"/>
      </w:pPr>
      <w:r>
        <w:separator/>
      </w:r>
    </w:p>
  </w:footnote>
  <w:footnote w:type="continuationSeparator" w:id="0">
    <w:p w14:paraId="3E81D005" w14:textId="77777777" w:rsidR="00C713D1" w:rsidRDefault="00C713D1" w:rsidP="00EF14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BFEFB0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89A4E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D6A9F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8840B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B06F01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B4216E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4CA95D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D40162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BB6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48850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2533BC"/>
    <w:multiLevelType w:val="hybridMultilevel"/>
    <w:tmpl w:val="29B430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32652B0"/>
    <w:multiLevelType w:val="hybridMultilevel"/>
    <w:tmpl w:val="0058A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C416CA"/>
    <w:multiLevelType w:val="hybridMultilevel"/>
    <w:tmpl w:val="E46EEA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934171"/>
    <w:multiLevelType w:val="hybridMultilevel"/>
    <w:tmpl w:val="76DC5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75219C"/>
    <w:multiLevelType w:val="hybridMultilevel"/>
    <w:tmpl w:val="16D69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045F5D"/>
    <w:multiLevelType w:val="hybridMultilevel"/>
    <w:tmpl w:val="B7943F3E"/>
    <w:lvl w:ilvl="0" w:tplc="F78427A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614446"/>
    <w:multiLevelType w:val="hybridMultilevel"/>
    <w:tmpl w:val="E25EB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EB66DE"/>
    <w:multiLevelType w:val="hybridMultilevel"/>
    <w:tmpl w:val="2F02C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A32AAF"/>
    <w:multiLevelType w:val="hybridMultilevel"/>
    <w:tmpl w:val="699E7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74A2830"/>
    <w:multiLevelType w:val="hybridMultilevel"/>
    <w:tmpl w:val="D92E6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BB5EE2"/>
    <w:multiLevelType w:val="hybridMultilevel"/>
    <w:tmpl w:val="85E87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FD25E5"/>
    <w:multiLevelType w:val="hybridMultilevel"/>
    <w:tmpl w:val="3DF40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86067E"/>
    <w:multiLevelType w:val="hybridMultilevel"/>
    <w:tmpl w:val="88C20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F670CAE"/>
    <w:multiLevelType w:val="hybridMultilevel"/>
    <w:tmpl w:val="3B7A1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AC3E99"/>
    <w:multiLevelType w:val="hybridMultilevel"/>
    <w:tmpl w:val="EB9A21EE"/>
    <w:lvl w:ilvl="0" w:tplc="F010491A">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1DF4B6B"/>
    <w:multiLevelType w:val="hybridMultilevel"/>
    <w:tmpl w:val="C51C4C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C2F7977"/>
    <w:multiLevelType w:val="hybridMultilevel"/>
    <w:tmpl w:val="6F7A28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20"/>
  </w:num>
  <w:num w:numId="3">
    <w:abstractNumId w:val="21"/>
  </w:num>
  <w:num w:numId="4">
    <w:abstractNumId w:val="10"/>
  </w:num>
  <w:num w:numId="5">
    <w:abstractNumId w:val="14"/>
  </w:num>
  <w:num w:numId="6">
    <w:abstractNumId w:val="17"/>
  </w:num>
  <w:num w:numId="7">
    <w:abstractNumId w:val="16"/>
  </w:num>
  <w:num w:numId="8">
    <w:abstractNumId w:val="22"/>
  </w:num>
  <w:num w:numId="9">
    <w:abstractNumId w:val="13"/>
  </w:num>
  <w:num w:numId="10">
    <w:abstractNumId w:val="11"/>
  </w:num>
  <w:num w:numId="11">
    <w:abstractNumId w:val="19"/>
  </w:num>
  <w:num w:numId="12">
    <w:abstractNumId w:val="9"/>
  </w:num>
  <w:num w:numId="13">
    <w:abstractNumId w:val="8"/>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4"/>
  </w:num>
  <w:num w:numId="23">
    <w:abstractNumId w:val="12"/>
  </w:num>
  <w:num w:numId="24">
    <w:abstractNumId w:val="26"/>
  </w:num>
  <w:num w:numId="25">
    <w:abstractNumId w:val="15"/>
  </w:num>
  <w:num w:numId="26">
    <w:abstractNumId w:val="25"/>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szzaf5xbwsxt5ezwsapa29xasw2z0v25v5r&quot;&gt;staffing&lt;record-ids&gt;&lt;item&gt;28864&lt;/item&gt;&lt;item&gt;36720&lt;/item&gt;&lt;item&gt;37832&lt;/item&gt;&lt;item&gt;38373&lt;/item&gt;&lt;item&gt;38379&lt;/item&gt;&lt;item&gt;38390&lt;/item&gt;&lt;item&gt;38524&lt;/item&gt;&lt;item&gt;38545&lt;/item&gt;&lt;item&gt;38565&lt;/item&gt;&lt;item&gt;38683&lt;/item&gt;&lt;item&gt;38690&lt;/item&gt;&lt;item&gt;38878&lt;/item&gt;&lt;item&gt;38884&lt;/item&gt;&lt;item&gt;38893&lt;/item&gt;&lt;item&gt;38915&lt;/item&gt;&lt;item&gt;38935&lt;/item&gt;&lt;item&gt;38942&lt;/item&gt;&lt;item&gt;39182&lt;/item&gt;&lt;item&gt;39223&lt;/item&gt;&lt;item&gt;39227&lt;/item&gt;&lt;item&gt;39245&lt;/item&gt;&lt;item&gt;39331&lt;/item&gt;&lt;item&gt;39332&lt;/item&gt;&lt;item&gt;40003&lt;/item&gt;&lt;item&gt;40086&lt;/item&gt;&lt;item&gt;40191&lt;/item&gt;&lt;item&gt;40252&lt;/item&gt;&lt;item&gt;40568&lt;/item&gt;&lt;item&gt;40574&lt;/item&gt;&lt;item&gt;40575&lt;/item&gt;&lt;item&gt;40580&lt;/item&gt;&lt;item&gt;40584&lt;/item&gt;&lt;item&gt;40586&lt;/item&gt;&lt;item&gt;40588&lt;/item&gt;&lt;item&gt;40591&lt;/item&gt;&lt;item&gt;40611&lt;/item&gt;&lt;item&gt;40612&lt;/item&gt;&lt;item&gt;40616&lt;/item&gt;&lt;item&gt;40617&lt;/item&gt;&lt;item&gt;40619&lt;/item&gt;&lt;item&gt;40621&lt;/item&gt;&lt;item&gt;40622&lt;/item&gt;&lt;item&gt;40623&lt;/item&gt;&lt;item&gt;40631&lt;/item&gt;&lt;item&gt;40635&lt;/item&gt;&lt;item&gt;40640&lt;/item&gt;&lt;item&gt;40641&lt;/item&gt;&lt;item&gt;40642&lt;/item&gt;&lt;/record-ids&gt;&lt;/item&gt;&lt;/Libraries&gt;"/>
  </w:docVars>
  <w:rsids>
    <w:rsidRoot w:val="00F72A41"/>
    <w:rsid w:val="000056CF"/>
    <w:rsid w:val="000063FF"/>
    <w:rsid w:val="000114AF"/>
    <w:rsid w:val="00015B47"/>
    <w:rsid w:val="0002038F"/>
    <w:rsid w:val="00024CFB"/>
    <w:rsid w:val="00025EBF"/>
    <w:rsid w:val="0003299E"/>
    <w:rsid w:val="000333C2"/>
    <w:rsid w:val="000344B0"/>
    <w:rsid w:val="000359D0"/>
    <w:rsid w:val="00040F05"/>
    <w:rsid w:val="0004526D"/>
    <w:rsid w:val="000515BB"/>
    <w:rsid w:val="0005282F"/>
    <w:rsid w:val="00054C12"/>
    <w:rsid w:val="00055F55"/>
    <w:rsid w:val="00055FE2"/>
    <w:rsid w:val="00056096"/>
    <w:rsid w:val="000614F6"/>
    <w:rsid w:val="00061F89"/>
    <w:rsid w:val="000663E8"/>
    <w:rsid w:val="00071A72"/>
    <w:rsid w:val="000771BF"/>
    <w:rsid w:val="00077856"/>
    <w:rsid w:val="00077866"/>
    <w:rsid w:val="00082E6B"/>
    <w:rsid w:val="00087CC3"/>
    <w:rsid w:val="00094738"/>
    <w:rsid w:val="00095FBF"/>
    <w:rsid w:val="0009752A"/>
    <w:rsid w:val="000A607F"/>
    <w:rsid w:val="000A7917"/>
    <w:rsid w:val="000A7E76"/>
    <w:rsid w:val="000B3CF4"/>
    <w:rsid w:val="000B6279"/>
    <w:rsid w:val="000C1B28"/>
    <w:rsid w:val="000C3FFF"/>
    <w:rsid w:val="000C5858"/>
    <w:rsid w:val="000D1222"/>
    <w:rsid w:val="000D2DE2"/>
    <w:rsid w:val="000D5452"/>
    <w:rsid w:val="000D5E17"/>
    <w:rsid w:val="000E13BF"/>
    <w:rsid w:val="000E220B"/>
    <w:rsid w:val="000E4737"/>
    <w:rsid w:val="000F14DE"/>
    <w:rsid w:val="001003E9"/>
    <w:rsid w:val="001055DE"/>
    <w:rsid w:val="001106BC"/>
    <w:rsid w:val="00110A23"/>
    <w:rsid w:val="00111A6C"/>
    <w:rsid w:val="0011599A"/>
    <w:rsid w:val="00115AE1"/>
    <w:rsid w:val="00117335"/>
    <w:rsid w:val="001234C9"/>
    <w:rsid w:val="00125B15"/>
    <w:rsid w:val="00126A3D"/>
    <w:rsid w:val="00127DB5"/>
    <w:rsid w:val="00130702"/>
    <w:rsid w:val="00130718"/>
    <w:rsid w:val="001323E3"/>
    <w:rsid w:val="00134DE2"/>
    <w:rsid w:val="00135E7F"/>
    <w:rsid w:val="001403A2"/>
    <w:rsid w:val="001509BA"/>
    <w:rsid w:val="00152A61"/>
    <w:rsid w:val="00152F87"/>
    <w:rsid w:val="00154312"/>
    <w:rsid w:val="0015609E"/>
    <w:rsid w:val="00156DDA"/>
    <w:rsid w:val="00161101"/>
    <w:rsid w:val="00161763"/>
    <w:rsid w:val="00162BBB"/>
    <w:rsid w:val="00164792"/>
    <w:rsid w:val="00165786"/>
    <w:rsid w:val="00174146"/>
    <w:rsid w:val="00177811"/>
    <w:rsid w:val="001836CA"/>
    <w:rsid w:val="00185472"/>
    <w:rsid w:val="00185E77"/>
    <w:rsid w:val="00193EE4"/>
    <w:rsid w:val="001A0A68"/>
    <w:rsid w:val="001A7EBB"/>
    <w:rsid w:val="001B22C5"/>
    <w:rsid w:val="001C17A8"/>
    <w:rsid w:val="001C223D"/>
    <w:rsid w:val="001C2F40"/>
    <w:rsid w:val="001C46E7"/>
    <w:rsid w:val="001C4BC6"/>
    <w:rsid w:val="001C536B"/>
    <w:rsid w:val="001C5DA6"/>
    <w:rsid w:val="001C7B66"/>
    <w:rsid w:val="001D10CB"/>
    <w:rsid w:val="001D48D5"/>
    <w:rsid w:val="001E3921"/>
    <w:rsid w:val="001E3B68"/>
    <w:rsid w:val="001E67C5"/>
    <w:rsid w:val="001F1A55"/>
    <w:rsid w:val="001F7B7C"/>
    <w:rsid w:val="0020130A"/>
    <w:rsid w:val="002026A8"/>
    <w:rsid w:val="0020324C"/>
    <w:rsid w:val="002049CF"/>
    <w:rsid w:val="002104E8"/>
    <w:rsid w:val="002207D4"/>
    <w:rsid w:val="00220DF6"/>
    <w:rsid w:val="002214EF"/>
    <w:rsid w:val="00221CE0"/>
    <w:rsid w:val="00224DC5"/>
    <w:rsid w:val="00225852"/>
    <w:rsid w:val="0022678E"/>
    <w:rsid w:val="002307A2"/>
    <w:rsid w:val="00233C10"/>
    <w:rsid w:val="002355E2"/>
    <w:rsid w:val="00235B63"/>
    <w:rsid w:val="00235DAA"/>
    <w:rsid w:val="00241C7C"/>
    <w:rsid w:val="00241F22"/>
    <w:rsid w:val="0024337A"/>
    <w:rsid w:val="00244223"/>
    <w:rsid w:val="002444D8"/>
    <w:rsid w:val="00244C2E"/>
    <w:rsid w:val="002460EE"/>
    <w:rsid w:val="0024630F"/>
    <w:rsid w:val="00252AD0"/>
    <w:rsid w:val="00254F5B"/>
    <w:rsid w:val="00256AE0"/>
    <w:rsid w:val="00261A97"/>
    <w:rsid w:val="00262444"/>
    <w:rsid w:val="0026411F"/>
    <w:rsid w:val="0026728A"/>
    <w:rsid w:val="002720A8"/>
    <w:rsid w:val="002825A6"/>
    <w:rsid w:val="00286BEC"/>
    <w:rsid w:val="002949D3"/>
    <w:rsid w:val="00297B54"/>
    <w:rsid w:val="002A0ACA"/>
    <w:rsid w:val="002A4BD3"/>
    <w:rsid w:val="002A5528"/>
    <w:rsid w:val="002B3D6F"/>
    <w:rsid w:val="002B473B"/>
    <w:rsid w:val="002B7E35"/>
    <w:rsid w:val="002B7FD4"/>
    <w:rsid w:val="002C40C8"/>
    <w:rsid w:val="002C6539"/>
    <w:rsid w:val="002D01E9"/>
    <w:rsid w:val="002D0CCB"/>
    <w:rsid w:val="002D3149"/>
    <w:rsid w:val="002D354B"/>
    <w:rsid w:val="002D50F1"/>
    <w:rsid w:val="002D77C6"/>
    <w:rsid w:val="002E0825"/>
    <w:rsid w:val="002E195D"/>
    <w:rsid w:val="002E2CF1"/>
    <w:rsid w:val="002E6B21"/>
    <w:rsid w:val="002E72CD"/>
    <w:rsid w:val="002E7CD4"/>
    <w:rsid w:val="002F11D7"/>
    <w:rsid w:val="002F30CE"/>
    <w:rsid w:val="002F4717"/>
    <w:rsid w:val="003003C1"/>
    <w:rsid w:val="00302D5B"/>
    <w:rsid w:val="00302F03"/>
    <w:rsid w:val="00306DEE"/>
    <w:rsid w:val="00310C44"/>
    <w:rsid w:val="0031482E"/>
    <w:rsid w:val="00326FE7"/>
    <w:rsid w:val="00327E88"/>
    <w:rsid w:val="00330D39"/>
    <w:rsid w:val="0033430C"/>
    <w:rsid w:val="003343AE"/>
    <w:rsid w:val="003431CB"/>
    <w:rsid w:val="003433B1"/>
    <w:rsid w:val="00344FE7"/>
    <w:rsid w:val="003524D7"/>
    <w:rsid w:val="003548A4"/>
    <w:rsid w:val="0035567A"/>
    <w:rsid w:val="00356E18"/>
    <w:rsid w:val="00357594"/>
    <w:rsid w:val="00365882"/>
    <w:rsid w:val="00374927"/>
    <w:rsid w:val="003765BF"/>
    <w:rsid w:val="00381BE7"/>
    <w:rsid w:val="00385922"/>
    <w:rsid w:val="00391625"/>
    <w:rsid w:val="0039255E"/>
    <w:rsid w:val="00395187"/>
    <w:rsid w:val="003968D2"/>
    <w:rsid w:val="00397C4E"/>
    <w:rsid w:val="003A16D6"/>
    <w:rsid w:val="003A54A8"/>
    <w:rsid w:val="003A5623"/>
    <w:rsid w:val="003A63E5"/>
    <w:rsid w:val="003A65B8"/>
    <w:rsid w:val="003A72AA"/>
    <w:rsid w:val="003A7DB6"/>
    <w:rsid w:val="003B5259"/>
    <w:rsid w:val="003B6076"/>
    <w:rsid w:val="003B6304"/>
    <w:rsid w:val="003B6F0D"/>
    <w:rsid w:val="003B766D"/>
    <w:rsid w:val="003C17E1"/>
    <w:rsid w:val="003C7256"/>
    <w:rsid w:val="003D3F2E"/>
    <w:rsid w:val="003D5740"/>
    <w:rsid w:val="003D6548"/>
    <w:rsid w:val="003D6831"/>
    <w:rsid w:val="003E0971"/>
    <w:rsid w:val="003E218D"/>
    <w:rsid w:val="003E35D1"/>
    <w:rsid w:val="003E4AA1"/>
    <w:rsid w:val="003E780B"/>
    <w:rsid w:val="003F379F"/>
    <w:rsid w:val="003F4B6E"/>
    <w:rsid w:val="003F7F1B"/>
    <w:rsid w:val="0040216D"/>
    <w:rsid w:val="004032F5"/>
    <w:rsid w:val="00403B7F"/>
    <w:rsid w:val="0040760F"/>
    <w:rsid w:val="0041537C"/>
    <w:rsid w:val="00425CE5"/>
    <w:rsid w:val="00426E08"/>
    <w:rsid w:val="0042744C"/>
    <w:rsid w:val="00430281"/>
    <w:rsid w:val="004354E5"/>
    <w:rsid w:val="0043599D"/>
    <w:rsid w:val="00441DDD"/>
    <w:rsid w:val="00442041"/>
    <w:rsid w:val="0044587D"/>
    <w:rsid w:val="00446D40"/>
    <w:rsid w:val="00446E43"/>
    <w:rsid w:val="00450497"/>
    <w:rsid w:val="00450899"/>
    <w:rsid w:val="0046150D"/>
    <w:rsid w:val="004620E2"/>
    <w:rsid w:val="0046723B"/>
    <w:rsid w:val="004737BD"/>
    <w:rsid w:val="00474215"/>
    <w:rsid w:val="00475239"/>
    <w:rsid w:val="00475D96"/>
    <w:rsid w:val="0048042A"/>
    <w:rsid w:val="00485DE7"/>
    <w:rsid w:val="00486981"/>
    <w:rsid w:val="00487058"/>
    <w:rsid w:val="00492CBA"/>
    <w:rsid w:val="00492F9F"/>
    <w:rsid w:val="00495111"/>
    <w:rsid w:val="0049683B"/>
    <w:rsid w:val="004A220D"/>
    <w:rsid w:val="004A3029"/>
    <w:rsid w:val="004A37BE"/>
    <w:rsid w:val="004A48A0"/>
    <w:rsid w:val="004A4D46"/>
    <w:rsid w:val="004B2FBB"/>
    <w:rsid w:val="004B5E36"/>
    <w:rsid w:val="004C2AB1"/>
    <w:rsid w:val="004C37EA"/>
    <w:rsid w:val="004C3EBF"/>
    <w:rsid w:val="004C4453"/>
    <w:rsid w:val="004C49F7"/>
    <w:rsid w:val="004D3358"/>
    <w:rsid w:val="004D5458"/>
    <w:rsid w:val="004D5ADA"/>
    <w:rsid w:val="004E3B74"/>
    <w:rsid w:val="004E60D1"/>
    <w:rsid w:val="004F0D58"/>
    <w:rsid w:val="004F3FC2"/>
    <w:rsid w:val="004F44C9"/>
    <w:rsid w:val="00501286"/>
    <w:rsid w:val="005039F1"/>
    <w:rsid w:val="00504419"/>
    <w:rsid w:val="005125E0"/>
    <w:rsid w:val="00522E9B"/>
    <w:rsid w:val="00524456"/>
    <w:rsid w:val="005253BA"/>
    <w:rsid w:val="005304A8"/>
    <w:rsid w:val="00534B56"/>
    <w:rsid w:val="005369BD"/>
    <w:rsid w:val="0054027B"/>
    <w:rsid w:val="00542A9E"/>
    <w:rsid w:val="00545497"/>
    <w:rsid w:val="0054568B"/>
    <w:rsid w:val="00545DAC"/>
    <w:rsid w:val="00546872"/>
    <w:rsid w:val="0055226B"/>
    <w:rsid w:val="00552708"/>
    <w:rsid w:val="00553815"/>
    <w:rsid w:val="00557D95"/>
    <w:rsid w:val="00560077"/>
    <w:rsid w:val="0056367D"/>
    <w:rsid w:val="005644E3"/>
    <w:rsid w:val="00566F4F"/>
    <w:rsid w:val="005719A2"/>
    <w:rsid w:val="0057513A"/>
    <w:rsid w:val="0057734A"/>
    <w:rsid w:val="00583519"/>
    <w:rsid w:val="00585209"/>
    <w:rsid w:val="00590654"/>
    <w:rsid w:val="00594F37"/>
    <w:rsid w:val="00595A9E"/>
    <w:rsid w:val="00595BDE"/>
    <w:rsid w:val="00595F51"/>
    <w:rsid w:val="00596266"/>
    <w:rsid w:val="005A02B5"/>
    <w:rsid w:val="005A3E55"/>
    <w:rsid w:val="005B2250"/>
    <w:rsid w:val="005B2811"/>
    <w:rsid w:val="005B4F4B"/>
    <w:rsid w:val="005B725F"/>
    <w:rsid w:val="005B7AAE"/>
    <w:rsid w:val="005C7BAC"/>
    <w:rsid w:val="005D131C"/>
    <w:rsid w:val="005D43A4"/>
    <w:rsid w:val="005E0001"/>
    <w:rsid w:val="005E0E3C"/>
    <w:rsid w:val="005E1476"/>
    <w:rsid w:val="005E21BF"/>
    <w:rsid w:val="005E2380"/>
    <w:rsid w:val="005E2C0D"/>
    <w:rsid w:val="005E5727"/>
    <w:rsid w:val="005E6223"/>
    <w:rsid w:val="005E70DB"/>
    <w:rsid w:val="005E73F1"/>
    <w:rsid w:val="005F009E"/>
    <w:rsid w:val="005F1793"/>
    <w:rsid w:val="005F1C24"/>
    <w:rsid w:val="005F1DD3"/>
    <w:rsid w:val="005F2960"/>
    <w:rsid w:val="005F2B1C"/>
    <w:rsid w:val="005F2BBF"/>
    <w:rsid w:val="00601F8B"/>
    <w:rsid w:val="00611122"/>
    <w:rsid w:val="00612758"/>
    <w:rsid w:val="00612FBA"/>
    <w:rsid w:val="00614465"/>
    <w:rsid w:val="00615DD2"/>
    <w:rsid w:val="00617936"/>
    <w:rsid w:val="00617A19"/>
    <w:rsid w:val="00620B2D"/>
    <w:rsid w:val="006216D9"/>
    <w:rsid w:val="006228F3"/>
    <w:rsid w:val="00622D57"/>
    <w:rsid w:val="0062374F"/>
    <w:rsid w:val="00626B0E"/>
    <w:rsid w:val="00630C0E"/>
    <w:rsid w:val="00631184"/>
    <w:rsid w:val="0063691F"/>
    <w:rsid w:val="0064450A"/>
    <w:rsid w:val="00645C62"/>
    <w:rsid w:val="00651CE2"/>
    <w:rsid w:val="00656169"/>
    <w:rsid w:val="00667609"/>
    <w:rsid w:val="00671114"/>
    <w:rsid w:val="006720B4"/>
    <w:rsid w:val="006762C0"/>
    <w:rsid w:val="0067703B"/>
    <w:rsid w:val="006774AC"/>
    <w:rsid w:val="00677D64"/>
    <w:rsid w:val="00677D9A"/>
    <w:rsid w:val="00681615"/>
    <w:rsid w:val="00684648"/>
    <w:rsid w:val="00684CFE"/>
    <w:rsid w:val="006917E6"/>
    <w:rsid w:val="00691A9F"/>
    <w:rsid w:val="00693E07"/>
    <w:rsid w:val="006954AE"/>
    <w:rsid w:val="006A0595"/>
    <w:rsid w:val="006A1A53"/>
    <w:rsid w:val="006A3131"/>
    <w:rsid w:val="006A6918"/>
    <w:rsid w:val="006A6F1E"/>
    <w:rsid w:val="006B242E"/>
    <w:rsid w:val="006B2E78"/>
    <w:rsid w:val="006C4EFC"/>
    <w:rsid w:val="006C5419"/>
    <w:rsid w:val="006D1826"/>
    <w:rsid w:val="006D19F3"/>
    <w:rsid w:val="006D2411"/>
    <w:rsid w:val="006D7C9D"/>
    <w:rsid w:val="006D7D41"/>
    <w:rsid w:val="006E0D47"/>
    <w:rsid w:val="006E28AB"/>
    <w:rsid w:val="006E7F31"/>
    <w:rsid w:val="006F0ECF"/>
    <w:rsid w:val="006F15E4"/>
    <w:rsid w:val="006F682E"/>
    <w:rsid w:val="006F6C4D"/>
    <w:rsid w:val="00700E89"/>
    <w:rsid w:val="007029C1"/>
    <w:rsid w:val="00703E00"/>
    <w:rsid w:val="007105E6"/>
    <w:rsid w:val="00711AFC"/>
    <w:rsid w:val="00714896"/>
    <w:rsid w:val="0072425C"/>
    <w:rsid w:val="00725764"/>
    <w:rsid w:val="00730BD0"/>
    <w:rsid w:val="00731D6E"/>
    <w:rsid w:val="00734C38"/>
    <w:rsid w:val="007422E1"/>
    <w:rsid w:val="007424D5"/>
    <w:rsid w:val="00743262"/>
    <w:rsid w:val="007441A5"/>
    <w:rsid w:val="0074438A"/>
    <w:rsid w:val="00745C26"/>
    <w:rsid w:val="00745CF8"/>
    <w:rsid w:val="007476E8"/>
    <w:rsid w:val="00747B76"/>
    <w:rsid w:val="007512EF"/>
    <w:rsid w:val="00752244"/>
    <w:rsid w:val="0075459A"/>
    <w:rsid w:val="00754D1B"/>
    <w:rsid w:val="00756B75"/>
    <w:rsid w:val="00761449"/>
    <w:rsid w:val="007668EE"/>
    <w:rsid w:val="00767B5E"/>
    <w:rsid w:val="00770DF8"/>
    <w:rsid w:val="00772883"/>
    <w:rsid w:val="00772B71"/>
    <w:rsid w:val="00776353"/>
    <w:rsid w:val="007769DB"/>
    <w:rsid w:val="007800DB"/>
    <w:rsid w:val="0078063E"/>
    <w:rsid w:val="00782115"/>
    <w:rsid w:val="00782FFF"/>
    <w:rsid w:val="00783DA5"/>
    <w:rsid w:val="007871F3"/>
    <w:rsid w:val="0078760A"/>
    <w:rsid w:val="007905FE"/>
    <w:rsid w:val="00795C34"/>
    <w:rsid w:val="007A23F1"/>
    <w:rsid w:val="007A4D15"/>
    <w:rsid w:val="007B0C19"/>
    <w:rsid w:val="007B2589"/>
    <w:rsid w:val="007B26F6"/>
    <w:rsid w:val="007B2C1F"/>
    <w:rsid w:val="007B5B3C"/>
    <w:rsid w:val="007B715E"/>
    <w:rsid w:val="007C0109"/>
    <w:rsid w:val="007C138E"/>
    <w:rsid w:val="007C3D20"/>
    <w:rsid w:val="007C530E"/>
    <w:rsid w:val="007C65A6"/>
    <w:rsid w:val="007D0B9F"/>
    <w:rsid w:val="007D1F89"/>
    <w:rsid w:val="007D38C1"/>
    <w:rsid w:val="007D44D5"/>
    <w:rsid w:val="007D6C36"/>
    <w:rsid w:val="007E08C4"/>
    <w:rsid w:val="007E21BE"/>
    <w:rsid w:val="007E4911"/>
    <w:rsid w:val="007E58DA"/>
    <w:rsid w:val="007E79C3"/>
    <w:rsid w:val="007F0459"/>
    <w:rsid w:val="007F708E"/>
    <w:rsid w:val="0080054D"/>
    <w:rsid w:val="00800D4D"/>
    <w:rsid w:val="0080108C"/>
    <w:rsid w:val="0080552B"/>
    <w:rsid w:val="0080565D"/>
    <w:rsid w:val="008078A7"/>
    <w:rsid w:val="008078F7"/>
    <w:rsid w:val="00810418"/>
    <w:rsid w:val="00810B56"/>
    <w:rsid w:val="00812593"/>
    <w:rsid w:val="00812767"/>
    <w:rsid w:val="00812846"/>
    <w:rsid w:val="008132DC"/>
    <w:rsid w:val="00814CC5"/>
    <w:rsid w:val="00815A5E"/>
    <w:rsid w:val="0081735C"/>
    <w:rsid w:val="00825A28"/>
    <w:rsid w:val="00827F3F"/>
    <w:rsid w:val="008303C2"/>
    <w:rsid w:val="00830CAC"/>
    <w:rsid w:val="008319F5"/>
    <w:rsid w:val="00835A6D"/>
    <w:rsid w:val="00840F4F"/>
    <w:rsid w:val="00842F9B"/>
    <w:rsid w:val="00845B29"/>
    <w:rsid w:val="00845D84"/>
    <w:rsid w:val="00852618"/>
    <w:rsid w:val="00852E61"/>
    <w:rsid w:val="00855740"/>
    <w:rsid w:val="00861E9D"/>
    <w:rsid w:val="00862D17"/>
    <w:rsid w:val="0086349D"/>
    <w:rsid w:val="0086488C"/>
    <w:rsid w:val="00865383"/>
    <w:rsid w:val="00873D0D"/>
    <w:rsid w:val="0087574E"/>
    <w:rsid w:val="00877777"/>
    <w:rsid w:val="00884A2B"/>
    <w:rsid w:val="0088659C"/>
    <w:rsid w:val="00891142"/>
    <w:rsid w:val="00896F40"/>
    <w:rsid w:val="008A00DF"/>
    <w:rsid w:val="008A6236"/>
    <w:rsid w:val="008B153D"/>
    <w:rsid w:val="008B2595"/>
    <w:rsid w:val="008B6ADF"/>
    <w:rsid w:val="008C2FD2"/>
    <w:rsid w:val="008C775E"/>
    <w:rsid w:val="008D26B0"/>
    <w:rsid w:val="008D5D37"/>
    <w:rsid w:val="008E2945"/>
    <w:rsid w:val="008E4C57"/>
    <w:rsid w:val="008E7133"/>
    <w:rsid w:val="008E7DDA"/>
    <w:rsid w:val="008F18F3"/>
    <w:rsid w:val="008F30D7"/>
    <w:rsid w:val="008F7474"/>
    <w:rsid w:val="008F7EEF"/>
    <w:rsid w:val="00901441"/>
    <w:rsid w:val="00907251"/>
    <w:rsid w:val="00907EC5"/>
    <w:rsid w:val="00915109"/>
    <w:rsid w:val="00915AB0"/>
    <w:rsid w:val="00916311"/>
    <w:rsid w:val="0092302A"/>
    <w:rsid w:val="00925F82"/>
    <w:rsid w:val="00931B8D"/>
    <w:rsid w:val="009333CA"/>
    <w:rsid w:val="0093653F"/>
    <w:rsid w:val="0093741D"/>
    <w:rsid w:val="009379C5"/>
    <w:rsid w:val="00937CB6"/>
    <w:rsid w:val="009476D0"/>
    <w:rsid w:val="00951D47"/>
    <w:rsid w:val="00953129"/>
    <w:rsid w:val="00964E23"/>
    <w:rsid w:val="009654E2"/>
    <w:rsid w:val="0096564E"/>
    <w:rsid w:val="00967983"/>
    <w:rsid w:val="00970F17"/>
    <w:rsid w:val="00971A64"/>
    <w:rsid w:val="00976819"/>
    <w:rsid w:val="00977043"/>
    <w:rsid w:val="00980E97"/>
    <w:rsid w:val="00982D12"/>
    <w:rsid w:val="00983209"/>
    <w:rsid w:val="00984ADD"/>
    <w:rsid w:val="0099127E"/>
    <w:rsid w:val="009940CB"/>
    <w:rsid w:val="00994EC4"/>
    <w:rsid w:val="009A08D0"/>
    <w:rsid w:val="009A0F12"/>
    <w:rsid w:val="009A0FEA"/>
    <w:rsid w:val="009A22EF"/>
    <w:rsid w:val="009A33DD"/>
    <w:rsid w:val="009A37AA"/>
    <w:rsid w:val="009A3C66"/>
    <w:rsid w:val="009A61C6"/>
    <w:rsid w:val="009B2FE3"/>
    <w:rsid w:val="009B35EB"/>
    <w:rsid w:val="009B38F9"/>
    <w:rsid w:val="009B4AB1"/>
    <w:rsid w:val="009C0191"/>
    <w:rsid w:val="009C0DF4"/>
    <w:rsid w:val="009C397B"/>
    <w:rsid w:val="009D335B"/>
    <w:rsid w:val="009F2E04"/>
    <w:rsid w:val="009F39B4"/>
    <w:rsid w:val="009F7DB1"/>
    <w:rsid w:val="00A02028"/>
    <w:rsid w:val="00A05395"/>
    <w:rsid w:val="00A16887"/>
    <w:rsid w:val="00A170BA"/>
    <w:rsid w:val="00A17941"/>
    <w:rsid w:val="00A21121"/>
    <w:rsid w:val="00A25A52"/>
    <w:rsid w:val="00A3055F"/>
    <w:rsid w:val="00A30E5B"/>
    <w:rsid w:val="00A314B5"/>
    <w:rsid w:val="00A35719"/>
    <w:rsid w:val="00A35EDC"/>
    <w:rsid w:val="00A363C1"/>
    <w:rsid w:val="00A415E1"/>
    <w:rsid w:val="00A5010D"/>
    <w:rsid w:val="00A501FA"/>
    <w:rsid w:val="00A50344"/>
    <w:rsid w:val="00A50501"/>
    <w:rsid w:val="00A50DE2"/>
    <w:rsid w:val="00A52D0A"/>
    <w:rsid w:val="00A5329A"/>
    <w:rsid w:val="00A53545"/>
    <w:rsid w:val="00A55CBC"/>
    <w:rsid w:val="00A56BCC"/>
    <w:rsid w:val="00A625EA"/>
    <w:rsid w:val="00A6383F"/>
    <w:rsid w:val="00A64D5B"/>
    <w:rsid w:val="00A66779"/>
    <w:rsid w:val="00A675CC"/>
    <w:rsid w:val="00A761A0"/>
    <w:rsid w:val="00A772C3"/>
    <w:rsid w:val="00A816FA"/>
    <w:rsid w:val="00A83FC1"/>
    <w:rsid w:val="00A85304"/>
    <w:rsid w:val="00A85325"/>
    <w:rsid w:val="00A85EFA"/>
    <w:rsid w:val="00A8640B"/>
    <w:rsid w:val="00AA06C4"/>
    <w:rsid w:val="00AA0EFF"/>
    <w:rsid w:val="00AA10B3"/>
    <w:rsid w:val="00AA1B88"/>
    <w:rsid w:val="00AA4C86"/>
    <w:rsid w:val="00AA5612"/>
    <w:rsid w:val="00AA736D"/>
    <w:rsid w:val="00AA7491"/>
    <w:rsid w:val="00AA781F"/>
    <w:rsid w:val="00AB0632"/>
    <w:rsid w:val="00AB1E55"/>
    <w:rsid w:val="00AB29EB"/>
    <w:rsid w:val="00AB407E"/>
    <w:rsid w:val="00AC007D"/>
    <w:rsid w:val="00AC4226"/>
    <w:rsid w:val="00AC45A1"/>
    <w:rsid w:val="00AD0B56"/>
    <w:rsid w:val="00AD2700"/>
    <w:rsid w:val="00AD65DB"/>
    <w:rsid w:val="00AD767D"/>
    <w:rsid w:val="00AE456B"/>
    <w:rsid w:val="00AE4687"/>
    <w:rsid w:val="00AE469C"/>
    <w:rsid w:val="00AE5FAC"/>
    <w:rsid w:val="00AF0F2B"/>
    <w:rsid w:val="00AF1B1A"/>
    <w:rsid w:val="00AF2495"/>
    <w:rsid w:val="00AF28B8"/>
    <w:rsid w:val="00AF4DC3"/>
    <w:rsid w:val="00B000A1"/>
    <w:rsid w:val="00B0419B"/>
    <w:rsid w:val="00B06364"/>
    <w:rsid w:val="00B0682C"/>
    <w:rsid w:val="00B07570"/>
    <w:rsid w:val="00B12A58"/>
    <w:rsid w:val="00B1548F"/>
    <w:rsid w:val="00B16C44"/>
    <w:rsid w:val="00B16CD5"/>
    <w:rsid w:val="00B20BB4"/>
    <w:rsid w:val="00B21BBA"/>
    <w:rsid w:val="00B30315"/>
    <w:rsid w:val="00B33A51"/>
    <w:rsid w:val="00B33D6F"/>
    <w:rsid w:val="00B3440B"/>
    <w:rsid w:val="00B45315"/>
    <w:rsid w:val="00B45ADD"/>
    <w:rsid w:val="00B47608"/>
    <w:rsid w:val="00B47E64"/>
    <w:rsid w:val="00B5372B"/>
    <w:rsid w:val="00B54595"/>
    <w:rsid w:val="00B55EBD"/>
    <w:rsid w:val="00B56AE1"/>
    <w:rsid w:val="00B60E3E"/>
    <w:rsid w:val="00B630D8"/>
    <w:rsid w:val="00B633BD"/>
    <w:rsid w:val="00B664D1"/>
    <w:rsid w:val="00B705D3"/>
    <w:rsid w:val="00B70D90"/>
    <w:rsid w:val="00B71B52"/>
    <w:rsid w:val="00B72EEE"/>
    <w:rsid w:val="00B730DC"/>
    <w:rsid w:val="00B771B7"/>
    <w:rsid w:val="00B8114A"/>
    <w:rsid w:val="00B81713"/>
    <w:rsid w:val="00B86AD7"/>
    <w:rsid w:val="00B87025"/>
    <w:rsid w:val="00B873C5"/>
    <w:rsid w:val="00B9005E"/>
    <w:rsid w:val="00B90070"/>
    <w:rsid w:val="00B93686"/>
    <w:rsid w:val="00B93B31"/>
    <w:rsid w:val="00B97EA2"/>
    <w:rsid w:val="00BA0EFF"/>
    <w:rsid w:val="00BA143E"/>
    <w:rsid w:val="00BA71C9"/>
    <w:rsid w:val="00BA768C"/>
    <w:rsid w:val="00BB1C42"/>
    <w:rsid w:val="00BB38A9"/>
    <w:rsid w:val="00BB42D7"/>
    <w:rsid w:val="00BB4390"/>
    <w:rsid w:val="00BB4CF1"/>
    <w:rsid w:val="00BB4FED"/>
    <w:rsid w:val="00BB66AA"/>
    <w:rsid w:val="00BC37EF"/>
    <w:rsid w:val="00BC40B9"/>
    <w:rsid w:val="00BC4FC0"/>
    <w:rsid w:val="00BC519E"/>
    <w:rsid w:val="00BC6032"/>
    <w:rsid w:val="00BC6C2A"/>
    <w:rsid w:val="00BD3FCF"/>
    <w:rsid w:val="00BD571E"/>
    <w:rsid w:val="00BD782B"/>
    <w:rsid w:val="00BE647A"/>
    <w:rsid w:val="00BF1936"/>
    <w:rsid w:val="00BF2037"/>
    <w:rsid w:val="00BF240F"/>
    <w:rsid w:val="00BF2C80"/>
    <w:rsid w:val="00BF4269"/>
    <w:rsid w:val="00BF6CC6"/>
    <w:rsid w:val="00BF7746"/>
    <w:rsid w:val="00BF79A9"/>
    <w:rsid w:val="00C004C8"/>
    <w:rsid w:val="00C00D90"/>
    <w:rsid w:val="00C00E3D"/>
    <w:rsid w:val="00C0666E"/>
    <w:rsid w:val="00C06D69"/>
    <w:rsid w:val="00C101BC"/>
    <w:rsid w:val="00C11F0B"/>
    <w:rsid w:val="00C12CCB"/>
    <w:rsid w:val="00C12FFC"/>
    <w:rsid w:val="00C17770"/>
    <w:rsid w:val="00C2072D"/>
    <w:rsid w:val="00C209B6"/>
    <w:rsid w:val="00C24013"/>
    <w:rsid w:val="00C2408A"/>
    <w:rsid w:val="00C358D0"/>
    <w:rsid w:val="00C4477F"/>
    <w:rsid w:val="00C4603B"/>
    <w:rsid w:val="00C54F50"/>
    <w:rsid w:val="00C56747"/>
    <w:rsid w:val="00C61286"/>
    <w:rsid w:val="00C6578E"/>
    <w:rsid w:val="00C66FB7"/>
    <w:rsid w:val="00C713D1"/>
    <w:rsid w:val="00C71423"/>
    <w:rsid w:val="00C73EA2"/>
    <w:rsid w:val="00C8028C"/>
    <w:rsid w:val="00C828FE"/>
    <w:rsid w:val="00C84837"/>
    <w:rsid w:val="00C92DEA"/>
    <w:rsid w:val="00C96F38"/>
    <w:rsid w:val="00CA3BAB"/>
    <w:rsid w:val="00CA60BD"/>
    <w:rsid w:val="00CA6D16"/>
    <w:rsid w:val="00CA6F58"/>
    <w:rsid w:val="00CA7FD4"/>
    <w:rsid w:val="00CB127F"/>
    <w:rsid w:val="00CB1D94"/>
    <w:rsid w:val="00CB36ED"/>
    <w:rsid w:val="00CB4630"/>
    <w:rsid w:val="00CB5E48"/>
    <w:rsid w:val="00CC06F7"/>
    <w:rsid w:val="00CC3242"/>
    <w:rsid w:val="00CC34B7"/>
    <w:rsid w:val="00CD1219"/>
    <w:rsid w:val="00CD3CCD"/>
    <w:rsid w:val="00CD72E6"/>
    <w:rsid w:val="00CD76CD"/>
    <w:rsid w:val="00CD7E77"/>
    <w:rsid w:val="00CE01FC"/>
    <w:rsid w:val="00CE25EB"/>
    <w:rsid w:val="00CE26E6"/>
    <w:rsid w:val="00CF0A75"/>
    <w:rsid w:val="00CF40A0"/>
    <w:rsid w:val="00CF5304"/>
    <w:rsid w:val="00D058A6"/>
    <w:rsid w:val="00D06611"/>
    <w:rsid w:val="00D116BB"/>
    <w:rsid w:val="00D16934"/>
    <w:rsid w:val="00D17236"/>
    <w:rsid w:val="00D20079"/>
    <w:rsid w:val="00D205A1"/>
    <w:rsid w:val="00D225D3"/>
    <w:rsid w:val="00D24950"/>
    <w:rsid w:val="00D25EEA"/>
    <w:rsid w:val="00D30218"/>
    <w:rsid w:val="00D309D9"/>
    <w:rsid w:val="00D3119A"/>
    <w:rsid w:val="00D36967"/>
    <w:rsid w:val="00D4034B"/>
    <w:rsid w:val="00D423E1"/>
    <w:rsid w:val="00D458D6"/>
    <w:rsid w:val="00D469F3"/>
    <w:rsid w:val="00D6080B"/>
    <w:rsid w:val="00D65C71"/>
    <w:rsid w:val="00D72114"/>
    <w:rsid w:val="00D76CE3"/>
    <w:rsid w:val="00D7794D"/>
    <w:rsid w:val="00D81E03"/>
    <w:rsid w:val="00D82856"/>
    <w:rsid w:val="00D8372E"/>
    <w:rsid w:val="00D87913"/>
    <w:rsid w:val="00D909E8"/>
    <w:rsid w:val="00D92EBC"/>
    <w:rsid w:val="00D94ECC"/>
    <w:rsid w:val="00D96C52"/>
    <w:rsid w:val="00DA16F2"/>
    <w:rsid w:val="00DA21CD"/>
    <w:rsid w:val="00DA2713"/>
    <w:rsid w:val="00DA3DD5"/>
    <w:rsid w:val="00DA5FD0"/>
    <w:rsid w:val="00DA6FD1"/>
    <w:rsid w:val="00DB00F3"/>
    <w:rsid w:val="00DB1A38"/>
    <w:rsid w:val="00DB3934"/>
    <w:rsid w:val="00DB589B"/>
    <w:rsid w:val="00DB6EF1"/>
    <w:rsid w:val="00DC0294"/>
    <w:rsid w:val="00DC28CA"/>
    <w:rsid w:val="00DE17FF"/>
    <w:rsid w:val="00DE4204"/>
    <w:rsid w:val="00DE75CC"/>
    <w:rsid w:val="00DF040F"/>
    <w:rsid w:val="00DF076C"/>
    <w:rsid w:val="00DF1C4A"/>
    <w:rsid w:val="00DF2FDB"/>
    <w:rsid w:val="00DF3AED"/>
    <w:rsid w:val="00DF44F4"/>
    <w:rsid w:val="00DF49FA"/>
    <w:rsid w:val="00DF6494"/>
    <w:rsid w:val="00DF7B54"/>
    <w:rsid w:val="00E00349"/>
    <w:rsid w:val="00E00778"/>
    <w:rsid w:val="00E05328"/>
    <w:rsid w:val="00E1164B"/>
    <w:rsid w:val="00E13373"/>
    <w:rsid w:val="00E135B9"/>
    <w:rsid w:val="00E14656"/>
    <w:rsid w:val="00E152E2"/>
    <w:rsid w:val="00E173FE"/>
    <w:rsid w:val="00E17FD3"/>
    <w:rsid w:val="00E20932"/>
    <w:rsid w:val="00E278FE"/>
    <w:rsid w:val="00E315E6"/>
    <w:rsid w:val="00E33127"/>
    <w:rsid w:val="00E42D48"/>
    <w:rsid w:val="00E44680"/>
    <w:rsid w:val="00E463B6"/>
    <w:rsid w:val="00E50B99"/>
    <w:rsid w:val="00E557D2"/>
    <w:rsid w:val="00E5702F"/>
    <w:rsid w:val="00E61495"/>
    <w:rsid w:val="00E6167C"/>
    <w:rsid w:val="00E62E60"/>
    <w:rsid w:val="00E6484F"/>
    <w:rsid w:val="00E657E7"/>
    <w:rsid w:val="00E65A4B"/>
    <w:rsid w:val="00E71318"/>
    <w:rsid w:val="00E7352C"/>
    <w:rsid w:val="00E824FF"/>
    <w:rsid w:val="00E831D5"/>
    <w:rsid w:val="00E83268"/>
    <w:rsid w:val="00E85BFE"/>
    <w:rsid w:val="00E86A07"/>
    <w:rsid w:val="00E86F00"/>
    <w:rsid w:val="00E8709A"/>
    <w:rsid w:val="00E872B6"/>
    <w:rsid w:val="00E873EB"/>
    <w:rsid w:val="00E904BF"/>
    <w:rsid w:val="00E932B6"/>
    <w:rsid w:val="00E93C09"/>
    <w:rsid w:val="00EA2456"/>
    <w:rsid w:val="00EA35DE"/>
    <w:rsid w:val="00EA3AAE"/>
    <w:rsid w:val="00EB18A0"/>
    <w:rsid w:val="00EB3761"/>
    <w:rsid w:val="00EB44F2"/>
    <w:rsid w:val="00EC4835"/>
    <w:rsid w:val="00EC4F71"/>
    <w:rsid w:val="00EC6E3C"/>
    <w:rsid w:val="00ED04DB"/>
    <w:rsid w:val="00ED0B3D"/>
    <w:rsid w:val="00ED2581"/>
    <w:rsid w:val="00ED447A"/>
    <w:rsid w:val="00ED463F"/>
    <w:rsid w:val="00ED4DEF"/>
    <w:rsid w:val="00ED5974"/>
    <w:rsid w:val="00ED5C85"/>
    <w:rsid w:val="00ED6035"/>
    <w:rsid w:val="00EE23FE"/>
    <w:rsid w:val="00EF14C4"/>
    <w:rsid w:val="00EF57F1"/>
    <w:rsid w:val="00EF7EAB"/>
    <w:rsid w:val="00F022BA"/>
    <w:rsid w:val="00F0677B"/>
    <w:rsid w:val="00F105B6"/>
    <w:rsid w:val="00F13F7E"/>
    <w:rsid w:val="00F146FA"/>
    <w:rsid w:val="00F156BA"/>
    <w:rsid w:val="00F15D6A"/>
    <w:rsid w:val="00F23FD5"/>
    <w:rsid w:val="00F32D4E"/>
    <w:rsid w:val="00F41CE3"/>
    <w:rsid w:val="00F46894"/>
    <w:rsid w:val="00F47FF0"/>
    <w:rsid w:val="00F518DA"/>
    <w:rsid w:val="00F52C8D"/>
    <w:rsid w:val="00F52E44"/>
    <w:rsid w:val="00F552F9"/>
    <w:rsid w:val="00F5534D"/>
    <w:rsid w:val="00F6361A"/>
    <w:rsid w:val="00F64074"/>
    <w:rsid w:val="00F64A76"/>
    <w:rsid w:val="00F71D85"/>
    <w:rsid w:val="00F71DCD"/>
    <w:rsid w:val="00F72A41"/>
    <w:rsid w:val="00F75C37"/>
    <w:rsid w:val="00F77E42"/>
    <w:rsid w:val="00F81898"/>
    <w:rsid w:val="00F83652"/>
    <w:rsid w:val="00F83A99"/>
    <w:rsid w:val="00F9142F"/>
    <w:rsid w:val="00F933AA"/>
    <w:rsid w:val="00F94ECE"/>
    <w:rsid w:val="00F96D1A"/>
    <w:rsid w:val="00FA1BE8"/>
    <w:rsid w:val="00FA2FEA"/>
    <w:rsid w:val="00FA5F04"/>
    <w:rsid w:val="00FB01EB"/>
    <w:rsid w:val="00FB04B0"/>
    <w:rsid w:val="00FB67AC"/>
    <w:rsid w:val="00FB742C"/>
    <w:rsid w:val="00FC05CE"/>
    <w:rsid w:val="00FC0694"/>
    <w:rsid w:val="00FC11A6"/>
    <w:rsid w:val="00FC2102"/>
    <w:rsid w:val="00FD4DE0"/>
    <w:rsid w:val="00FD625A"/>
    <w:rsid w:val="00FD63F5"/>
    <w:rsid w:val="00FD66E6"/>
    <w:rsid w:val="00FD6FBD"/>
    <w:rsid w:val="00FF077E"/>
    <w:rsid w:val="00FF156F"/>
    <w:rsid w:val="00FF30ED"/>
    <w:rsid w:val="00FF6AAF"/>
    <w:rsid w:val="00FF6FE9"/>
    <w:rsid w:val="00FF7B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3688E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441"/>
    <w:rPr>
      <w:rFonts w:ascii="Times New Roman" w:hAnsi="Times New Roman"/>
      <w:sz w:val="24"/>
    </w:rPr>
  </w:style>
  <w:style w:type="paragraph" w:styleId="Heading1">
    <w:name w:val="heading 1"/>
    <w:basedOn w:val="Normal"/>
    <w:next w:val="Normal"/>
    <w:link w:val="Heading1Char"/>
    <w:uiPriority w:val="9"/>
    <w:qFormat/>
    <w:rsid w:val="00901441"/>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0D5452"/>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620E2"/>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441"/>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0D5452"/>
    <w:rPr>
      <w:rFonts w:ascii="Times New Roman" w:eastAsiaTheme="majorEastAsia" w:hAnsi="Times New Roman" w:cstheme="majorBidi"/>
      <w:b/>
      <w:sz w:val="28"/>
      <w:szCs w:val="26"/>
    </w:rPr>
  </w:style>
  <w:style w:type="table" w:customStyle="1" w:styleId="TableGrid1">
    <w:name w:val="Table Grid1"/>
    <w:basedOn w:val="TableNormal"/>
    <w:next w:val="TableGrid"/>
    <w:uiPriority w:val="39"/>
    <w:rsid w:val="00595A9E"/>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95A9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595A9E"/>
    <w:rPr>
      <w:sz w:val="16"/>
      <w:szCs w:val="16"/>
    </w:rPr>
  </w:style>
  <w:style w:type="paragraph" w:styleId="CommentText">
    <w:name w:val="annotation text"/>
    <w:basedOn w:val="Normal"/>
    <w:link w:val="CommentTextChar"/>
    <w:uiPriority w:val="99"/>
    <w:unhideWhenUsed/>
    <w:rsid w:val="00595A9E"/>
    <w:pPr>
      <w:spacing w:line="240" w:lineRule="auto"/>
    </w:pPr>
    <w:rPr>
      <w:sz w:val="20"/>
      <w:szCs w:val="20"/>
    </w:rPr>
  </w:style>
  <w:style w:type="character" w:customStyle="1" w:styleId="CommentTextChar">
    <w:name w:val="Comment Text Char"/>
    <w:basedOn w:val="DefaultParagraphFont"/>
    <w:link w:val="CommentText"/>
    <w:uiPriority w:val="99"/>
    <w:rsid w:val="00595A9E"/>
    <w:rPr>
      <w:sz w:val="20"/>
      <w:szCs w:val="20"/>
    </w:rPr>
  </w:style>
  <w:style w:type="table" w:styleId="TableGrid">
    <w:name w:val="Table Grid"/>
    <w:basedOn w:val="TableNormal"/>
    <w:uiPriority w:val="39"/>
    <w:rsid w:val="00595A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54C12"/>
    <w:pPr>
      <w:spacing w:after="0"/>
      <w:jc w:val="center"/>
    </w:pPr>
    <w:rPr>
      <w:rFonts w:ascii="Calibri" w:hAnsi="Calibri" w:cs="Calibri"/>
      <w:noProof/>
      <w:sz w:val="22"/>
      <w:lang w:val="en-US"/>
    </w:rPr>
  </w:style>
  <w:style w:type="character" w:customStyle="1" w:styleId="EndNoteBibliographyTitleChar">
    <w:name w:val="EndNote Bibliography Title Char"/>
    <w:basedOn w:val="Heading1Char"/>
    <w:link w:val="EndNoteBibliographyTitle"/>
    <w:rsid w:val="00054C12"/>
    <w:rPr>
      <w:rFonts w:ascii="Calibri" w:eastAsiaTheme="majorEastAsia" w:hAnsi="Calibri" w:cs="Calibri"/>
      <w:b w:val="0"/>
      <w:noProof/>
      <w:sz w:val="36"/>
      <w:szCs w:val="32"/>
      <w:lang w:val="en-US"/>
    </w:rPr>
  </w:style>
  <w:style w:type="paragraph" w:customStyle="1" w:styleId="EndNoteBibliography">
    <w:name w:val="EndNote Bibliography"/>
    <w:basedOn w:val="Normal"/>
    <w:link w:val="EndNoteBibliographyChar"/>
    <w:rsid w:val="00054C12"/>
    <w:pPr>
      <w:spacing w:line="240" w:lineRule="auto"/>
    </w:pPr>
    <w:rPr>
      <w:rFonts w:ascii="Calibri" w:hAnsi="Calibri" w:cs="Calibri"/>
      <w:noProof/>
      <w:sz w:val="22"/>
      <w:lang w:val="en-US"/>
    </w:rPr>
  </w:style>
  <w:style w:type="character" w:customStyle="1" w:styleId="EndNoteBibliographyChar">
    <w:name w:val="EndNote Bibliography Char"/>
    <w:basedOn w:val="Heading1Char"/>
    <w:link w:val="EndNoteBibliography"/>
    <w:rsid w:val="00054C12"/>
    <w:rPr>
      <w:rFonts w:ascii="Calibri" w:eastAsiaTheme="majorEastAsia" w:hAnsi="Calibri" w:cs="Calibri"/>
      <w:b w:val="0"/>
      <w:noProof/>
      <w:sz w:val="36"/>
      <w:szCs w:val="32"/>
      <w:lang w:val="en-US"/>
    </w:rPr>
  </w:style>
  <w:style w:type="paragraph" w:styleId="BalloonText">
    <w:name w:val="Balloon Text"/>
    <w:basedOn w:val="Normal"/>
    <w:link w:val="BalloonTextChar"/>
    <w:uiPriority w:val="99"/>
    <w:semiHidden/>
    <w:unhideWhenUsed/>
    <w:rsid w:val="004870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05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D66E6"/>
    <w:rPr>
      <w:b/>
      <w:bCs/>
    </w:rPr>
  </w:style>
  <w:style w:type="character" w:customStyle="1" w:styleId="CommentSubjectChar">
    <w:name w:val="Comment Subject Char"/>
    <w:basedOn w:val="CommentTextChar"/>
    <w:link w:val="CommentSubject"/>
    <w:uiPriority w:val="99"/>
    <w:semiHidden/>
    <w:rsid w:val="00FD66E6"/>
    <w:rPr>
      <w:b/>
      <w:bCs/>
      <w:sz w:val="20"/>
      <w:szCs w:val="20"/>
    </w:rPr>
  </w:style>
  <w:style w:type="paragraph" w:styleId="ListParagraph">
    <w:name w:val="List Paragraph"/>
    <w:basedOn w:val="Normal"/>
    <w:uiPriority w:val="34"/>
    <w:qFormat/>
    <w:rsid w:val="005E2380"/>
    <w:pPr>
      <w:ind w:left="720"/>
      <w:contextualSpacing/>
    </w:pPr>
  </w:style>
  <w:style w:type="paragraph" w:styleId="Revision">
    <w:name w:val="Revision"/>
    <w:hidden/>
    <w:uiPriority w:val="99"/>
    <w:semiHidden/>
    <w:rsid w:val="002D354B"/>
    <w:pPr>
      <w:spacing w:after="0" w:line="240" w:lineRule="auto"/>
    </w:pPr>
  </w:style>
  <w:style w:type="paragraph" w:styleId="Title">
    <w:name w:val="Title"/>
    <w:basedOn w:val="Normal"/>
    <w:next w:val="Normal"/>
    <w:link w:val="TitleChar"/>
    <w:uiPriority w:val="10"/>
    <w:qFormat/>
    <w:rsid w:val="00901441"/>
    <w:pPr>
      <w:spacing w:after="0" w:line="240" w:lineRule="auto"/>
      <w:contextualSpacing/>
    </w:pPr>
    <w:rPr>
      <w:rFonts w:eastAsiaTheme="majorEastAsia" w:cstheme="majorBidi"/>
      <w:spacing w:val="-10"/>
      <w:kern w:val="28"/>
      <w:sz w:val="44"/>
      <w:szCs w:val="56"/>
    </w:rPr>
  </w:style>
  <w:style w:type="character" w:customStyle="1" w:styleId="TitleChar">
    <w:name w:val="Title Char"/>
    <w:basedOn w:val="DefaultParagraphFont"/>
    <w:link w:val="Title"/>
    <w:uiPriority w:val="10"/>
    <w:rsid w:val="00901441"/>
    <w:rPr>
      <w:rFonts w:ascii="Times New Roman" w:eastAsiaTheme="majorEastAsia" w:hAnsi="Times New Roman" w:cstheme="majorBidi"/>
      <w:spacing w:val="-10"/>
      <w:kern w:val="28"/>
      <w:sz w:val="44"/>
      <w:szCs w:val="56"/>
    </w:rPr>
  </w:style>
  <w:style w:type="character" w:customStyle="1" w:styleId="Heading3Char">
    <w:name w:val="Heading 3 Char"/>
    <w:basedOn w:val="DefaultParagraphFont"/>
    <w:link w:val="Heading3"/>
    <w:uiPriority w:val="9"/>
    <w:rsid w:val="004620E2"/>
    <w:rPr>
      <w:rFonts w:ascii="Times New Roman" w:eastAsiaTheme="majorEastAsia" w:hAnsi="Times New Roman" w:cstheme="majorBidi"/>
      <w:b/>
      <w:sz w:val="24"/>
      <w:szCs w:val="24"/>
    </w:rPr>
  </w:style>
  <w:style w:type="character" w:customStyle="1" w:styleId="a-size-large">
    <w:name w:val="a-size-large"/>
    <w:basedOn w:val="DefaultParagraphFont"/>
    <w:rsid w:val="002026A8"/>
  </w:style>
  <w:style w:type="character" w:styleId="Hyperlink">
    <w:name w:val="Hyperlink"/>
    <w:basedOn w:val="DefaultParagraphFont"/>
    <w:uiPriority w:val="99"/>
    <w:unhideWhenUsed/>
    <w:rsid w:val="00254F5B"/>
    <w:rPr>
      <w:color w:val="0563C1" w:themeColor="hyperlink"/>
      <w:u w:val="single"/>
    </w:rPr>
  </w:style>
  <w:style w:type="table" w:customStyle="1" w:styleId="TableGrid11">
    <w:name w:val="Table Grid11"/>
    <w:basedOn w:val="TableNormal"/>
    <w:next w:val="TableGrid"/>
    <w:uiPriority w:val="39"/>
    <w:rsid w:val="007B715E"/>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01441"/>
    <w:pPr>
      <w:spacing w:after="0" w:line="240" w:lineRule="auto"/>
    </w:pPr>
    <w:rPr>
      <w:rFonts w:ascii="Times New Roman" w:hAnsi="Times New Roman"/>
      <w:sz w:val="24"/>
    </w:rPr>
  </w:style>
  <w:style w:type="paragraph" w:styleId="Header">
    <w:name w:val="header"/>
    <w:basedOn w:val="Normal"/>
    <w:link w:val="HeaderChar"/>
    <w:uiPriority w:val="99"/>
    <w:unhideWhenUsed/>
    <w:rsid w:val="00EF14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14C4"/>
    <w:rPr>
      <w:rFonts w:ascii="Times New Roman" w:hAnsi="Times New Roman"/>
      <w:sz w:val="24"/>
    </w:rPr>
  </w:style>
  <w:style w:type="paragraph" w:styleId="Footer">
    <w:name w:val="footer"/>
    <w:basedOn w:val="Normal"/>
    <w:link w:val="FooterChar"/>
    <w:uiPriority w:val="99"/>
    <w:unhideWhenUsed/>
    <w:rsid w:val="00EF14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14C4"/>
    <w:rPr>
      <w:rFonts w:ascii="Times New Roman" w:hAnsi="Times New Roman"/>
      <w:sz w:val="24"/>
    </w:rPr>
  </w:style>
  <w:style w:type="character" w:styleId="FollowedHyperlink">
    <w:name w:val="FollowedHyperlink"/>
    <w:basedOn w:val="DefaultParagraphFont"/>
    <w:uiPriority w:val="99"/>
    <w:semiHidden/>
    <w:unhideWhenUsed/>
    <w:rsid w:val="00595F51"/>
    <w:rPr>
      <w:color w:val="954F72" w:themeColor="followedHyperlink"/>
      <w:u w:val="single"/>
    </w:rPr>
  </w:style>
  <w:style w:type="character" w:styleId="HTMLCite">
    <w:name w:val="HTML Cite"/>
    <w:basedOn w:val="DefaultParagraphFont"/>
    <w:uiPriority w:val="99"/>
    <w:semiHidden/>
    <w:unhideWhenUsed/>
    <w:rsid w:val="008132DC"/>
    <w:rPr>
      <w:i/>
      <w:iCs/>
    </w:rPr>
  </w:style>
  <w:style w:type="character" w:customStyle="1" w:styleId="reference-accessdate">
    <w:name w:val="reference-accessdate"/>
    <w:basedOn w:val="DefaultParagraphFont"/>
    <w:rsid w:val="008132DC"/>
  </w:style>
  <w:style w:type="character" w:customStyle="1" w:styleId="nowrap1">
    <w:name w:val="nowrap1"/>
    <w:basedOn w:val="DefaultParagraphFont"/>
    <w:rsid w:val="008132DC"/>
  </w:style>
  <w:style w:type="character" w:customStyle="1" w:styleId="z3988">
    <w:name w:val="z3988"/>
    <w:basedOn w:val="DefaultParagraphFont"/>
    <w:rsid w:val="008132DC"/>
  </w:style>
  <w:style w:type="character" w:customStyle="1" w:styleId="nlmarticle-title">
    <w:name w:val="nlm_article-title"/>
    <w:basedOn w:val="DefaultParagraphFont"/>
    <w:rsid w:val="00852618"/>
  </w:style>
  <w:style w:type="character" w:styleId="LineNumber">
    <w:name w:val="line number"/>
    <w:basedOn w:val="DefaultParagraphFont"/>
    <w:uiPriority w:val="99"/>
    <w:semiHidden/>
    <w:unhideWhenUsed/>
    <w:rsid w:val="003E0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274866">
      <w:bodyDiv w:val="1"/>
      <w:marLeft w:val="0"/>
      <w:marRight w:val="0"/>
      <w:marTop w:val="0"/>
      <w:marBottom w:val="0"/>
      <w:divBdr>
        <w:top w:val="none" w:sz="0" w:space="0" w:color="auto"/>
        <w:left w:val="none" w:sz="0" w:space="0" w:color="auto"/>
        <w:bottom w:val="none" w:sz="0" w:space="0" w:color="auto"/>
        <w:right w:val="none" w:sz="0" w:space="0" w:color="auto"/>
      </w:divBdr>
    </w:div>
    <w:div w:id="387656054">
      <w:bodyDiv w:val="1"/>
      <w:marLeft w:val="0"/>
      <w:marRight w:val="0"/>
      <w:marTop w:val="0"/>
      <w:marBottom w:val="0"/>
      <w:divBdr>
        <w:top w:val="none" w:sz="0" w:space="0" w:color="auto"/>
        <w:left w:val="none" w:sz="0" w:space="0" w:color="auto"/>
        <w:bottom w:val="none" w:sz="0" w:space="0" w:color="auto"/>
        <w:right w:val="none" w:sz="0" w:space="0" w:color="auto"/>
      </w:divBdr>
    </w:div>
    <w:div w:id="808010210">
      <w:bodyDiv w:val="1"/>
      <w:marLeft w:val="0"/>
      <w:marRight w:val="0"/>
      <w:marTop w:val="0"/>
      <w:marBottom w:val="0"/>
      <w:divBdr>
        <w:top w:val="none" w:sz="0" w:space="0" w:color="auto"/>
        <w:left w:val="none" w:sz="0" w:space="0" w:color="auto"/>
        <w:bottom w:val="none" w:sz="0" w:space="0" w:color="auto"/>
        <w:right w:val="none" w:sz="0" w:space="0" w:color="auto"/>
      </w:divBdr>
    </w:div>
    <w:div w:id="812526469">
      <w:bodyDiv w:val="1"/>
      <w:marLeft w:val="0"/>
      <w:marRight w:val="0"/>
      <w:marTop w:val="0"/>
      <w:marBottom w:val="0"/>
      <w:divBdr>
        <w:top w:val="none" w:sz="0" w:space="0" w:color="auto"/>
        <w:left w:val="none" w:sz="0" w:space="0" w:color="auto"/>
        <w:bottom w:val="none" w:sz="0" w:space="0" w:color="auto"/>
        <w:right w:val="none" w:sz="0" w:space="0" w:color="auto"/>
      </w:divBdr>
    </w:div>
    <w:div w:id="1068191934">
      <w:bodyDiv w:val="1"/>
      <w:marLeft w:val="0"/>
      <w:marRight w:val="0"/>
      <w:marTop w:val="0"/>
      <w:marBottom w:val="0"/>
      <w:divBdr>
        <w:top w:val="none" w:sz="0" w:space="0" w:color="auto"/>
        <w:left w:val="none" w:sz="0" w:space="0" w:color="auto"/>
        <w:bottom w:val="none" w:sz="0" w:space="0" w:color="auto"/>
        <w:right w:val="none" w:sz="0" w:space="0" w:color="auto"/>
      </w:divBdr>
    </w:div>
    <w:div w:id="1357003649">
      <w:bodyDiv w:val="1"/>
      <w:marLeft w:val="0"/>
      <w:marRight w:val="0"/>
      <w:marTop w:val="0"/>
      <w:marBottom w:val="0"/>
      <w:divBdr>
        <w:top w:val="none" w:sz="0" w:space="0" w:color="auto"/>
        <w:left w:val="none" w:sz="0" w:space="0" w:color="auto"/>
        <w:bottom w:val="none" w:sz="0" w:space="0" w:color="auto"/>
        <w:right w:val="none" w:sz="0" w:space="0" w:color="auto"/>
      </w:divBdr>
    </w:div>
    <w:div w:id="1461341986">
      <w:bodyDiv w:val="1"/>
      <w:marLeft w:val="0"/>
      <w:marRight w:val="0"/>
      <w:marTop w:val="0"/>
      <w:marBottom w:val="0"/>
      <w:divBdr>
        <w:top w:val="none" w:sz="0" w:space="0" w:color="auto"/>
        <w:left w:val="none" w:sz="0" w:space="0" w:color="auto"/>
        <w:bottom w:val="none" w:sz="0" w:space="0" w:color="auto"/>
        <w:right w:val="none" w:sz="0" w:space="0" w:color="auto"/>
      </w:divBdr>
    </w:div>
    <w:div w:id="1533302977">
      <w:bodyDiv w:val="1"/>
      <w:marLeft w:val="0"/>
      <w:marRight w:val="0"/>
      <w:marTop w:val="0"/>
      <w:marBottom w:val="0"/>
      <w:divBdr>
        <w:top w:val="none" w:sz="0" w:space="0" w:color="auto"/>
        <w:left w:val="none" w:sz="0" w:space="0" w:color="auto"/>
        <w:bottom w:val="none" w:sz="0" w:space="0" w:color="auto"/>
        <w:right w:val="none" w:sz="0" w:space="0" w:color="auto"/>
      </w:divBdr>
    </w:div>
    <w:div w:id="1585531598">
      <w:bodyDiv w:val="1"/>
      <w:marLeft w:val="0"/>
      <w:marRight w:val="0"/>
      <w:marTop w:val="0"/>
      <w:marBottom w:val="0"/>
      <w:divBdr>
        <w:top w:val="none" w:sz="0" w:space="0" w:color="auto"/>
        <w:left w:val="none" w:sz="0" w:space="0" w:color="auto"/>
        <w:bottom w:val="none" w:sz="0" w:space="0" w:color="auto"/>
        <w:right w:val="none" w:sz="0" w:space="0" w:color="auto"/>
      </w:divBdr>
      <w:divsChild>
        <w:div w:id="648174514">
          <w:marLeft w:val="0"/>
          <w:marRight w:val="0"/>
          <w:marTop w:val="0"/>
          <w:marBottom w:val="0"/>
          <w:divBdr>
            <w:top w:val="none" w:sz="0" w:space="0" w:color="auto"/>
            <w:left w:val="none" w:sz="0" w:space="0" w:color="auto"/>
            <w:bottom w:val="none" w:sz="0" w:space="0" w:color="auto"/>
            <w:right w:val="none" w:sz="0" w:space="0" w:color="auto"/>
          </w:divBdr>
          <w:divsChild>
            <w:div w:id="1007713480">
              <w:marLeft w:val="0"/>
              <w:marRight w:val="0"/>
              <w:marTop w:val="0"/>
              <w:marBottom w:val="0"/>
              <w:divBdr>
                <w:top w:val="none" w:sz="0" w:space="0" w:color="auto"/>
                <w:left w:val="none" w:sz="0" w:space="0" w:color="auto"/>
                <w:bottom w:val="none" w:sz="0" w:space="0" w:color="auto"/>
                <w:right w:val="none" w:sz="0" w:space="0" w:color="auto"/>
              </w:divBdr>
              <w:divsChild>
                <w:div w:id="1985817388">
                  <w:marLeft w:val="0"/>
                  <w:marRight w:val="0"/>
                  <w:marTop w:val="0"/>
                  <w:marBottom w:val="0"/>
                  <w:divBdr>
                    <w:top w:val="none" w:sz="0" w:space="0" w:color="auto"/>
                    <w:left w:val="none" w:sz="0" w:space="0" w:color="auto"/>
                    <w:bottom w:val="none" w:sz="0" w:space="0" w:color="auto"/>
                    <w:right w:val="none" w:sz="0" w:space="0" w:color="auto"/>
                  </w:divBdr>
                  <w:divsChild>
                    <w:div w:id="868644515">
                      <w:marLeft w:val="0"/>
                      <w:marRight w:val="0"/>
                      <w:marTop w:val="45"/>
                      <w:marBottom w:val="0"/>
                      <w:divBdr>
                        <w:top w:val="none" w:sz="0" w:space="0" w:color="auto"/>
                        <w:left w:val="none" w:sz="0" w:space="0" w:color="auto"/>
                        <w:bottom w:val="none" w:sz="0" w:space="0" w:color="auto"/>
                        <w:right w:val="none" w:sz="0" w:space="0" w:color="auto"/>
                      </w:divBdr>
                      <w:divsChild>
                        <w:div w:id="968632057">
                          <w:marLeft w:val="0"/>
                          <w:marRight w:val="0"/>
                          <w:marTop w:val="0"/>
                          <w:marBottom w:val="0"/>
                          <w:divBdr>
                            <w:top w:val="none" w:sz="0" w:space="0" w:color="auto"/>
                            <w:left w:val="none" w:sz="0" w:space="0" w:color="auto"/>
                            <w:bottom w:val="none" w:sz="0" w:space="0" w:color="auto"/>
                            <w:right w:val="none" w:sz="0" w:space="0" w:color="auto"/>
                          </w:divBdr>
                          <w:divsChild>
                            <w:div w:id="813645590">
                              <w:marLeft w:val="12300"/>
                              <w:marRight w:val="0"/>
                              <w:marTop w:val="0"/>
                              <w:marBottom w:val="0"/>
                              <w:divBdr>
                                <w:top w:val="none" w:sz="0" w:space="0" w:color="auto"/>
                                <w:left w:val="none" w:sz="0" w:space="0" w:color="auto"/>
                                <w:bottom w:val="none" w:sz="0" w:space="0" w:color="auto"/>
                                <w:right w:val="none" w:sz="0" w:space="0" w:color="auto"/>
                              </w:divBdr>
                              <w:divsChild>
                                <w:div w:id="680011033">
                                  <w:marLeft w:val="0"/>
                                  <w:marRight w:val="0"/>
                                  <w:marTop w:val="0"/>
                                  <w:marBottom w:val="0"/>
                                  <w:divBdr>
                                    <w:top w:val="none" w:sz="0" w:space="0" w:color="auto"/>
                                    <w:left w:val="none" w:sz="0" w:space="0" w:color="auto"/>
                                    <w:bottom w:val="none" w:sz="0" w:space="0" w:color="auto"/>
                                    <w:right w:val="none" w:sz="0" w:space="0" w:color="auto"/>
                                  </w:divBdr>
                                  <w:divsChild>
                                    <w:div w:id="1268270333">
                                      <w:marLeft w:val="0"/>
                                      <w:marRight w:val="0"/>
                                      <w:marTop w:val="0"/>
                                      <w:marBottom w:val="390"/>
                                      <w:divBdr>
                                        <w:top w:val="none" w:sz="0" w:space="0" w:color="auto"/>
                                        <w:left w:val="none" w:sz="0" w:space="0" w:color="auto"/>
                                        <w:bottom w:val="none" w:sz="0" w:space="0" w:color="auto"/>
                                        <w:right w:val="none" w:sz="0" w:space="0" w:color="auto"/>
                                      </w:divBdr>
                                      <w:divsChild>
                                        <w:div w:id="365789005">
                                          <w:marLeft w:val="0"/>
                                          <w:marRight w:val="0"/>
                                          <w:marTop w:val="0"/>
                                          <w:marBottom w:val="0"/>
                                          <w:divBdr>
                                            <w:top w:val="none" w:sz="0" w:space="0" w:color="auto"/>
                                            <w:left w:val="none" w:sz="0" w:space="0" w:color="auto"/>
                                            <w:bottom w:val="none" w:sz="0" w:space="0" w:color="auto"/>
                                            <w:right w:val="none" w:sz="0" w:space="0" w:color="auto"/>
                                          </w:divBdr>
                                          <w:divsChild>
                                            <w:div w:id="787358730">
                                              <w:marLeft w:val="0"/>
                                              <w:marRight w:val="0"/>
                                              <w:marTop w:val="0"/>
                                              <w:marBottom w:val="0"/>
                                              <w:divBdr>
                                                <w:top w:val="none" w:sz="0" w:space="0" w:color="auto"/>
                                                <w:left w:val="none" w:sz="0" w:space="0" w:color="auto"/>
                                                <w:bottom w:val="none" w:sz="0" w:space="0" w:color="auto"/>
                                                <w:right w:val="none" w:sz="0" w:space="0" w:color="auto"/>
                                              </w:divBdr>
                                              <w:divsChild>
                                                <w:div w:id="790250615">
                                                  <w:marLeft w:val="0"/>
                                                  <w:marRight w:val="0"/>
                                                  <w:marTop w:val="0"/>
                                                  <w:marBottom w:val="0"/>
                                                  <w:divBdr>
                                                    <w:top w:val="none" w:sz="0" w:space="0" w:color="auto"/>
                                                    <w:left w:val="none" w:sz="0" w:space="0" w:color="auto"/>
                                                    <w:bottom w:val="none" w:sz="0" w:space="0" w:color="auto"/>
                                                    <w:right w:val="none" w:sz="0" w:space="0" w:color="auto"/>
                                                  </w:divBdr>
                                                  <w:divsChild>
                                                    <w:div w:id="763065543">
                                                      <w:marLeft w:val="0"/>
                                                      <w:marRight w:val="0"/>
                                                      <w:marTop w:val="0"/>
                                                      <w:marBottom w:val="0"/>
                                                      <w:divBdr>
                                                        <w:top w:val="none" w:sz="0" w:space="0" w:color="auto"/>
                                                        <w:left w:val="none" w:sz="0" w:space="0" w:color="auto"/>
                                                        <w:bottom w:val="none" w:sz="0" w:space="0" w:color="auto"/>
                                                        <w:right w:val="none" w:sz="0" w:space="0" w:color="auto"/>
                                                      </w:divBdr>
                                                      <w:divsChild>
                                                        <w:div w:id="1798446250">
                                                          <w:marLeft w:val="0"/>
                                                          <w:marRight w:val="0"/>
                                                          <w:marTop w:val="0"/>
                                                          <w:marBottom w:val="0"/>
                                                          <w:divBdr>
                                                            <w:top w:val="none" w:sz="0" w:space="0" w:color="auto"/>
                                                            <w:left w:val="none" w:sz="0" w:space="0" w:color="auto"/>
                                                            <w:bottom w:val="none" w:sz="0" w:space="0" w:color="auto"/>
                                                            <w:right w:val="none" w:sz="0" w:space="0" w:color="auto"/>
                                                          </w:divBdr>
                                                          <w:divsChild>
                                                            <w:div w:id="905842445">
                                                              <w:marLeft w:val="0"/>
                                                              <w:marRight w:val="0"/>
                                                              <w:marTop w:val="0"/>
                                                              <w:marBottom w:val="0"/>
                                                              <w:divBdr>
                                                                <w:top w:val="none" w:sz="0" w:space="0" w:color="auto"/>
                                                                <w:left w:val="none" w:sz="0" w:space="0" w:color="auto"/>
                                                                <w:bottom w:val="none" w:sz="0" w:space="0" w:color="auto"/>
                                                                <w:right w:val="none" w:sz="0" w:space="0" w:color="auto"/>
                                                              </w:divBdr>
                                                              <w:divsChild>
                                                                <w:div w:id="1549533822">
                                                                  <w:marLeft w:val="0"/>
                                                                  <w:marRight w:val="0"/>
                                                                  <w:marTop w:val="0"/>
                                                                  <w:marBottom w:val="0"/>
                                                                  <w:divBdr>
                                                                    <w:top w:val="none" w:sz="0" w:space="0" w:color="auto"/>
                                                                    <w:left w:val="none" w:sz="0" w:space="0" w:color="auto"/>
                                                                    <w:bottom w:val="none" w:sz="0" w:space="0" w:color="auto"/>
                                                                    <w:right w:val="none" w:sz="0" w:space="0" w:color="auto"/>
                                                                  </w:divBdr>
                                                                  <w:divsChild>
                                                                    <w:div w:id="404887676">
                                                                      <w:marLeft w:val="0"/>
                                                                      <w:marRight w:val="0"/>
                                                                      <w:marTop w:val="0"/>
                                                                      <w:marBottom w:val="0"/>
                                                                      <w:divBdr>
                                                                        <w:top w:val="none" w:sz="0" w:space="0" w:color="auto"/>
                                                                        <w:left w:val="none" w:sz="0" w:space="0" w:color="auto"/>
                                                                        <w:bottom w:val="none" w:sz="0" w:space="0" w:color="auto"/>
                                                                        <w:right w:val="none" w:sz="0" w:space="0" w:color="auto"/>
                                                                      </w:divBdr>
                                                                      <w:divsChild>
                                                                        <w:div w:id="1830637874">
                                                                          <w:marLeft w:val="0"/>
                                                                          <w:marRight w:val="0"/>
                                                                          <w:marTop w:val="0"/>
                                                                          <w:marBottom w:val="0"/>
                                                                          <w:divBdr>
                                                                            <w:top w:val="none" w:sz="0" w:space="0" w:color="auto"/>
                                                                            <w:left w:val="none" w:sz="0" w:space="0" w:color="auto"/>
                                                                            <w:bottom w:val="none" w:sz="0" w:space="0" w:color="auto"/>
                                                                            <w:right w:val="none" w:sz="0" w:space="0" w:color="auto"/>
                                                                          </w:divBdr>
                                                                          <w:divsChild>
                                                                            <w:div w:id="904560228">
                                                                              <w:marLeft w:val="0"/>
                                                                              <w:marRight w:val="0"/>
                                                                              <w:marTop w:val="0"/>
                                                                              <w:marBottom w:val="0"/>
                                                                              <w:divBdr>
                                                                                <w:top w:val="none" w:sz="0" w:space="0" w:color="auto"/>
                                                                                <w:left w:val="none" w:sz="0" w:space="0" w:color="auto"/>
                                                                                <w:bottom w:val="none" w:sz="0" w:space="0" w:color="auto"/>
                                                                                <w:right w:val="none" w:sz="0" w:space="0" w:color="auto"/>
                                                                              </w:divBdr>
                                                                              <w:divsChild>
                                                                                <w:div w:id="2610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5306921">
      <w:bodyDiv w:val="1"/>
      <w:marLeft w:val="0"/>
      <w:marRight w:val="0"/>
      <w:marTop w:val="0"/>
      <w:marBottom w:val="0"/>
      <w:divBdr>
        <w:top w:val="none" w:sz="0" w:space="0" w:color="auto"/>
        <w:left w:val="none" w:sz="0" w:space="0" w:color="auto"/>
        <w:bottom w:val="none" w:sz="0" w:space="0" w:color="auto"/>
        <w:right w:val="none" w:sz="0" w:space="0" w:color="auto"/>
      </w:divBdr>
    </w:div>
    <w:div w:id="1733429513">
      <w:bodyDiv w:val="1"/>
      <w:marLeft w:val="0"/>
      <w:marRight w:val="0"/>
      <w:marTop w:val="0"/>
      <w:marBottom w:val="0"/>
      <w:divBdr>
        <w:top w:val="none" w:sz="0" w:space="0" w:color="auto"/>
        <w:left w:val="none" w:sz="0" w:space="0" w:color="auto"/>
        <w:bottom w:val="none" w:sz="0" w:space="0" w:color="auto"/>
        <w:right w:val="none" w:sz="0" w:space="0" w:color="auto"/>
      </w:divBdr>
      <w:divsChild>
        <w:div w:id="990476769">
          <w:marLeft w:val="0"/>
          <w:marRight w:val="0"/>
          <w:marTop w:val="0"/>
          <w:marBottom w:val="0"/>
          <w:divBdr>
            <w:top w:val="none" w:sz="0" w:space="0" w:color="auto"/>
            <w:left w:val="none" w:sz="0" w:space="0" w:color="auto"/>
            <w:bottom w:val="none" w:sz="0" w:space="0" w:color="auto"/>
            <w:right w:val="none" w:sz="0" w:space="0" w:color="auto"/>
          </w:divBdr>
          <w:divsChild>
            <w:div w:id="2056847632">
              <w:marLeft w:val="0"/>
              <w:marRight w:val="0"/>
              <w:marTop w:val="0"/>
              <w:marBottom w:val="0"/>
              <w:divBdr>
                <w:top w:val="none" w:sz="0" w:space="0" w:color="auto"/>
                <w:left w:val="none" w:sz="0" w:space="0" w:color="auto"/>
                <w:bottom w:val="none" w:sz="0" w:space="0" w:color="auto"/>
                <w:right w:val="none" w:sz="0" w:space="0" w:color="auto"/>
              </w:divBdr>
              <w:divsChild>
                <w:div w:id="526680019">
                  <w:marLeft w:val="0"/>
                  <w:marRight w:val="0"/>
                  <w:marTop w:val="0"/>
                  <w:marBottom w:val="0"/>
                  <w:divBdr>
                    <w:top w:val="none" w:sz="0" w:space="0" w:color="auto"/>
                    <w:left w:val="none" w:sz="0" w:space="0" w:color="auto"/>
                    <w:bottom w:val="none" w:sz="0" w:space="0" w:color="auto"/>
                    <w:right w:val="none" w:sz="0" w:space="0" w:color="auto"/>
                  </w:divBdr>
                  <w:divsChild>
                    <w:div w:id="1484541571">
                      <w:marLeft w:val="0"/>
                      <w:marRight w:val="0"/>
                      <w:marTop w:val="45"/>
                      <w:marBottom w:val="0"/>
                      <w:divBdr>
                        <w:top w:val="none" w:sz="0" w:space="0" w:color="auto"/>
                        <w:left w:val="none" w:sz="0" w:space="0" w:color="auto"/>
                        <w:bottom w:val="none" w:sz="0" w:space="0" w:color="auto"/>
                        <w:right w:val="none" w:sz="0" w:space="0" w:color="auto"/>
                      </w:divBdr>
                      <w:divsChild>
                        <w:div w:id="291130486">
                          <w:marLeft w:val="0"/>
                          <w:marRight w:val="0"/>
                          <w:marTop w:val="0"/>
                          <w:marBottom w:val="0"/>
                          <w:divBdr>
                            <w:top w:val="none" w:sz="0" w:space="0" w:color="auto"/>
                            <w:left w:val="none" w:sz="0" w:space="0" w:color="auto"/>
                            <w:bottom w:val="none" w:sz="0" w:space="0" w:color="auto"/>
                            <w:right w:val="none" w:sz="0" w:space="0" w:color="auto"/>
                          </w:divBdr>
                          <w:divsChild>
                            <w:div w:id="927466360">
                              <w:marLeft w:val="12300"/>
                              <w:marRight w:val="0"/>
                              <w:marTop w:val="0"/>
                              <w:marBottom w:val="0"/>
                              <w:divBdr>
                                <w:top w:val="none" w:sz="0" w:space="0" w:color="auto"/>
                                <w:left w:val="none" w:sz="0" w:space="0" w:color="auto"/>
                                <w:bottom w:val="none" w:sz="0" w:space="0" w:color="auto"/>
                                <w:right w:val="none" w:sz="0" w:space="0" w:color="auto"/>
                              </w:divBdr>
                              <w:divsChild>
                                <w:div w:id="790824992">
                                  <w:marLeft w:val="0"/>
                                  <w:marRight w:val="0"/>
                                  <w:marTop w:val="0"/>
                                  <w:marBottom w:val="0"/>
                                  <w:divBdr>
                                    <w:top w:val="none" w:sz="0" w:space="0" w:color="auto"/>
                                    <w:left w:val="none" w:sz="0" w:space="0" w:color="auto"/>
                                    <w:bottom w:val="none" w:sz="0" w:space="0" w:color="auto"/>
                                    <w:right w:val="none" w:sz="0" w:space="0" w:color="auto"/>
                                  </w:divBdr>
                                  <w:divsChild>
                                    <w:div w:id="1479222759">
                                      <w:marLeft w:val="0"/>
                                      <w:marRight w:val="0"/>
                                      <w:marTop w:val="0"/>
                                      <w:marBottom w:val="390"/>
                                      <w:divBdr>
                                        <w:top w:val="none" w:sz="0" w:space="0" w:color="auto"/>
                                        <w:left w:val="none" w:sz="0" w:space="0" w:color="auto"/>
                                        <w:bottom w:val="none" w:sz="0" w:space="0" w:color="auto"/>
                                        <w:right w:val="none" w:sz="0" w:space="0" w:color="auto"/>
                                      </w:divBdr>
                                      <w:divsChild>
                                        <w:div w:id="1500735064">
                                          <w:marLeft w:val="0"/>
                                          <w:marRight w:val="0"/>
                                          <w:marTop w:val="0"/>
                                          <w:marBottom w:val="0"/>
                                          <w:divBdr>
                                            <w:top w:val="none" w:sz="0" w:space="0" w:color="auto"/>
                                            <w:left w:val="none" w:sz="0" w:space="0" w:color="auto"/>
                                            <w:bottom w:val="none" w:sz="0" w:space="0" w:color="auto"/>
                                            <w:right w:val="none" w:sz="0" w:space="0" w:color="auto"/>
                                          </w:divBdr>
                                          <w:divsChild>
                                            <w:div w:id="663821213">
                                              <w:marLeft w:val="0"/>
                                              <w:marRight w:val="0"/>
                                              <w:marTop w:val="0"/>
                                              <w:marBottom w:val="0"/>
                                              <w:divBdr>
                                                <w:top w:val="none" w:sz="0" w:space="0" w:color="auto"/>
                                                <w:left w:val="none" w:sz="0" w:space="0" w:color="auto"/>
                                                <w:bottom w:val="none" w:sz="0" w:space="0" w:color="auto"/>
                                                <w:right w:val="none" w:sz="0" w:space="0" w:color="auto"/>
                                              </w:divBdr>
                                              <w:divsChild>
                                                <w:div w:id="379594205">
                                                  <w:marLeft w:val="0"/>
                                                  <w:marRight w:val="0"/>
                                                  <w:marTop w:val="0"/>
                                                  <w:marBottom w:val="0"/>
                                                  <w:divBdr>
                                                    <w:top w:val="none" w:sz="0" w:space="0" w:color="auto"/>
                                                    <w:left w:val="none" w:sz="0" w:space="0" w:color="auto"/>
                                                    <w:bottom w:val="none" w:sz="0" w:space="0" w:color="auto"/>
                                                    <w:right w:val="none" w:sz="0" w:space="0" w:color="auto"/>
                                                  </w:divBdr>
                                                  <w:divsChild>
                                                    <w:div w:id="1066416199">
                                                      <w:marLeft w:val="0"/>
                                                      <w:marRight w:val="0"/>
                                                      <w:marTop w:val="0"/>
                                                      <w:marBottom w:val="0"/>
                                                      <w:divBdr>
                                                        <w:top w:val="none" w:sz="0" w:space="0" w:color="auto"/>
                                                        <w:left w:val="none" w:sz="0" w:space="0" w:color="auto"/>
                                                        <w:bottom w:val="none" w:sz="0" w:space="0" w:color="auto"/>
                                                        <w:right w:val="none" w:sz="0" w:space="0" w:color="auto"/>
                                                      </w:divBdr>
                                                      <w:divsChild>
                                                        <w:div w:id="652486984">
                                                          <w:marLeft w:val="0"/>
                                                          <w:marRight w:val="0"/>
                                                          <w:marTop w:val="0"/>
                                                          <w:marBottom w:val="0"/>
                                                          <w:divBdr>
                                                            <w:top w:val="none" w:sz="0" w:space="0" w:color="auto"/>
                                                            <w:left w:val="none" w:sz="0" w:space="0" w:color="auto"/>
                                                            <w:bottom w:val="none" w:sz="0" w:space="0" w:color="auto"/>
                                                            <w:right w:val="none" w:sz="0" w:space="0" w:color="auto"/>
                                                          </w:divBdr>
                                                          <w:divsChild>
                                                            <w:div w:id="1950814487">
                                                              <w:marLeft w:val="0"/>
                                                              <w:marRight w:val="0"/>
                                                              <w:marTop w:val="0"/>
                                                              <w:marBottom w:val="0"/>
                                                              <w:divBdr>
                                                                <w:top w:val="none" w:sz="0" w:space="0" w:color="auto"/>
                                                                <w:left w:val="none" w:sz="0" w:space="0" w:color="auto"/>
                                                                <w:bottom w:val="none" w:sz="0" w:space="0" w:color="auto"/>
                                                                <w:right w:val="none" w:sz="0" w:space="0" w:color="auto"/>
                                                              </w:divBdr>
                                                              <w:divsChild>
                                                                <w:div w:id="2002460607">
                                                                  <w:marLeft w:val="0"/>
                                                                  <w:marRight w:val="0"/>
                                                                  <w:marTop w:val="0"/>
                                                                  <w:marBottom w:val="0"/>
                                                                  <w:divBdr>
                                                                    <w:top w:val="none" w:sz="0" w:space="0" w:color="auto"/>
                                                                    <w:left w:val="none" w:sz="0" w:space="0" w:color="auto"/>
                                                                    <w:bottom w:val="none" w:sz="0" w:space="0" w:color="auto"/>
                                                                    <w:right w:val="none" w:sz="0" w:space="0" w:color="auto"/>
                                                                  </w:divBdr>
                                                                  <w:divsChild>
                                                                    <w:div w:id="576286204">
                                                                      <w:marLeft w:val="0"/>
                                                                      <w:marRight w:val="0"/>
                                                                      <w:marTop w:val="0"/>
                                                                      <w:marBottom w:val="0"/>
                                                                      <w:divBdr>
                                                                        <w:top w:val="none" w:sz="0" w:space="0" w:color="auto"/>
                                                                        <w:left w:val="none" w:sz="0" w:space="0" w:color="auto"/>
                                                                        <w:bottom w:val="none" w:sz="0" w:space="0" w:color="auto"/>
                                                                        <w:right w:val="none" w:sz="0" w:space="0" w:color="auto"/>
                                                                      </w:divBdr>
                                                                      <w:divsChild>
                                                                        <w:div w:id="501624546">
                                                                          <w:marLeft w:val="0"/>
                                                                          <w:marRight w:val="0"/>
                                                                          <w:marTop w:val="0"/>
                                                                          <w:marBottom w:val="0"/>
                                                                          <w:divBdr>
                                                                            <w:top w:val="none" w:sz="0" w:space="0" w:color="auto"/>
                                                                            <w:left w:val="none" w:sz="0" w:space="0" w:color="auto"/>
                                                                            <w:bottom w:val="none" w:sz="0" w:space="0" w:color="auto"/>
                                                                            <w:right w:val="none" w:sz="0" w:space="0" w:color="auto"/>
                                                                          </w:divBdr>
                                                                          <w:divsChild>
                                                                            <w:div w:id="75637553">
                                                                              <w:marLeft w:val="0"/>
                                                                              <w:marRight w:val="0"/>
                                                                              <w:marTop w:val="0"/>
                                                                              <w:marBottom w:val="0"/>
                                                                              <w:divBdr>
                                                                                <w:top w:val="none" w:sz="0" w:space="0" w:color="auto"/>
                                                                                <w:left w:val="none" w:sz="0" w:space="0" w:color="auto"/>
                                                                                <w:bottom w:val="none" w:sz="0" w:space="0" w:color="auto"/>
                                                                                <w:right w:val="none" w:sz="0" w:space="0" w:color="auto"/>
                                                                              </w:divBdr>
                                                                              <w:divsChild>
                                                                                <w:div w:id="30739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4591894">
      <w:bodyDiv w:val="1"/>
      <w:marLeft w:val="0"/>
      <w:marRight w:val="0"/>
      <w:marTop w:val="0"/>
      <w:marBottom w:val="0"/>
      <w:divBdr>
        <w:top w:val="none" w:sz="0" w:space="0" w:color="auto"/>
        <w:left w:val="none" w:sz="0" w:space="0" w:color="auto"/>
        <w:bottom w:val="none" w:sz="0" w:space="0" w:color="auto"/>
        <w:right w:val="none" w:sz="0" w:space="0" w:color="auto"/>
      </w:divBdr>
    </w:div>
    <w:div w:id="1810396129">
      <w:bodyDiv w:val="1"/>
      <w:marLeft w:val="0"/>
      <w:marRight w:val="0"/>
      <w:marTop w:val="0"/>
      <w:marBottom w:val="0"/>
      <w:divBdr>
        <w:top w:val="none" w:sz="0" w:space="0" w:color="auto"/>
        <w:left w:val="none" w:sz="0" w:space="0" w:color="auto"/>
        <w:bottom w:val="none" w:sz="0" w:space="0" w:color="auto"/>
        <w:right w:val="none" w:sz="0" w:space="0" w:color="auto"/>
      </w:divBdr>
    </w:div>
    <w:div w:id="1845239829">
      <w:bodyDiv w:val="1"/>
      <w:marLeft w:val="0"/>
      <w:marRight w:val="0"/>
      <w:marTop w:val="0"/>
      <w:marBottom w:val="0"/>
      <w:divBdr>
        <w:top w:val="none" w:sz="0" w:space="0" w:color="auto"/>
        <w:left w:val="none" w:sz="0" w:space="0" w:color="auto"/>
        <w:bottom w:val="none" w:sz="0" w:space="0" w:color="auto"/>
        <w:right w:val="none" w:sz="0" w:space="0" w:color="auto"/>
      </w:divBdr>
    </w:div>
    <w:div w:id="2105614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5831F-B59F-4374-9EE0-E7A30EB44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758</Words>
  <Characters>90419</Characters>
  <Application>Microsoft Office Word</Application>
  <DocSecurity>0</DocSecurity>
  <Lines>753</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3-14T10:02:00Z</dcterms:created>
  <dcterms:modified xsi:type="dcterms:W3CDTF">2019-05-01T10:08:00Z</dcterms:modified>
</cp:coreProperties>
</file>